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0CCC" w:rsidRDefault="005F30F5" w:rsidP="00762C3B">
      <w:pPr>
        <w:pStyle w:val="Title"/>
      </w:pPr>
      <w:r>
        <w:t>A review methods for predicting adversarial cyber operations</w:t>
      </w:r>
    </w:p>
    <w:p w:rsidR="00854E5B" w:rsidRDefault="005F30F5" w:rsidP="00873CDA">
      <w:pPr>
        <w:rPr>
          <w:rStyle w:val="Emphasis"/>
        </w:rPr>
      </w:pPr>
      <w:r w:rsidRPr="00873CDA">
        <w:rPr>
          <w:rStyle w:val="Emphasis"/>
        </w:rPr>
        <w:t>Abstract</w:t>
      </w:r>
      <w:r w:rsidR="00873CDA">
        <w:rPr>
          <w:rStyle w:val="Emphasis"/>
        </w:rPr>
        <w:t>.</w:t>
      </w:r>
      <w:r w:rsidR="00873CDA" w:rsidRPr="00873CDA">
        <w:rPr>
          <w:rStyle w:val="Emphasis"/>
          <w:b w:val="0"/>
          <w:i w:val="0"/>
        </w:rPr>
        <w:t xml:space="preserve"> </w:t>
      </w:r>
      <w:r w:rsidR="00873CDA">
        <w:rPr>
          <w:rStyle w:val="Emphasis"/>
          <w:b w:val="0"/>
          <w:i w:val="0"/>
        </w:rPr>
        <w:t>Abstract. Abstract</w:t>
      </w:r>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r w:rsidR="00873CDA" w:rsidRPr="00873CDA">
        <w:rPr>
          <w:rStyle w:val="Emphasis"/>
          <w:b w:val="0"/>
          <w:i w:val="0"/>
        </w:rPr>
        <w:t xml:space="preserve"> </w:t>
      </w:r>
      <w:proofErr w:type="spellStart"/>
      <w:r w:rsidR="00873CDA">
        <w:rPr>
          <w:rStyle w:val="Emphasis"/>
          <w:b w:val="0"/>
          <w:i w:val="0"/>
        </w:rPr>
        <w:t>Abstract</w:t>
      </w:r>
      <w:proofErr w:type="spellEnd"/>
    </w:p>
    <w:p w:rsidR="00873CDA" w:rsidRPr="00873CDA" w:rsidRDefault="00873CDA" w:rsidP="00873CDA">
      <w:pPr>
        <w:rPr>
          <w:rStyle w:val="Emphasis"/>
        </w:rPr>
      </w:pPr>
    </w:p>
    <w:p w:rsidR="00DD6F43" w:rsidRDefault="00DD6F43" w:rsidP="00873CDA">
      <w:pPr>
        <w:pStyle w:val="Heading1"/>
        <w:rPr>
          <w:lang w:val="en-CA"/>
        </w:rPr>
      </w:pPr>
      <w:r>
        <w:rPr>
          <w:lang w:val="en-CA"/>
        </w:rPr>
        <w:t>Introduction</w:t>
      </w:r>
    </w:p>
    <w:p w:rsidR="00C645D2" w:rsidRPr="00C645D2" w:rsidRDefault="0082597D" w:rsidP="00C645D2">
      <w:pPr>
        <w:rPr>
          <w:lang w:val="en-CA"/>
        </w:rPr>
      </w:pPr>
      <w:r w:rsidRPr="008A21A8">
        <w:rPr>
          <w:lang w:val="en-CA"/>
        </w:rPr>
        <w:t xml:space="preserve">The cyber domain is a </w:t>
      </w:r>
      <w:r w:rsidR="005D78AE" w:rsidRPr="008A21A8">
        <w:rPr>
          <w:lang w:val="en-CA"/>
        </w:rPr>
        <w:t xml:space="preserve">dynamic </w:t>
      </w:r>
      <w:r w:rsidR="00C645D2">
        <w:rPr>
          <w:lang w:val="en-CA"/>
        </w:rPr>
        <w:t xml:space="preserve">and </w:t>
      </w:r>
      <w:r w:rsidRPr="008A21A8">
        <w:rPr>
          <w:lang w:val="en-CA"/>
        </w:rPr>
        <w:t>conditions</w:t>
      </w:r>
      <w:r w:rsidR="00914B41">
        <w:rPr>
          <w:lang w:val="en-CA"/>
        </w:rPr>
        <w:t xml:space="preserve"> </w:t>
      </w:r>
      <w:r w:rsidR="00C645D2">
        <w:rPr>
          <w:lang w:val="en-CA"/>
        </w:rPr>
        <w:t xml:space="preserve">of importance to cyber security </w:t>
      </w:r>
      <w:r w:rsidR="00914B41">
        <w:rPr>
          <w:lang w:val="en-CA"/>
        </w:rPr>
        <w:t>frequently change</w:t>
      </w:r>
      <w:r w:rsidRPr="008A21A8">
        <w:rPr>
          <w:lang w:val="en-CA"/>
        </w:rPr>
        <w:t xml:space="preserve">. </w:t>
      </w:r>
      <w:r w:rsidR="00914B41">
        <w:rPr>
          <w:lang w:val="en-CA"/>
        </w:rPr>
        <w:t xml:space="preserve">For example, new </w:t>
      </w:r>
      <w:r w:rsidRPr="008A21A8">
        <w:rPr>
          <w:lang w:val="en-CA"/>
        </w:rPr>
        <w:t xml:space="preserve">types of </w:t>
      </w:r>
      <w:r w:rsidR="00914B41">
        <w:rPr>
          <w:lang w:val="en-CA"/>
        </w:rPr>
        <w:t xml:space="preserve">internet </w:t>
      </w:r>
      <w:r w:rsidRPr="008A21A8">
        <w:rPr>
          <w:lang w:val="en-CA"/>
        </w:rPr>
        <w:t>services</w:t>
      </w:r>
      <w:r w:rsidR="00C645D2">
        <w:rPr>
          <w:lang w:val="en-CA"/>
        </w:rPr>
        <w:t xml:space="preserve"> are </w:t>
      </w:r>
      <w:r w:rsidR="008A21A8">
        <w:rPr>
          <w:lang w:val="en-CA"/>
        </w:rPr>
        <w:t>offered</w:t>
      </w:r>
      <w:r w:rsidR="00914B41">
        <w:rPr>
          <w:lang w:val="en-CA"/>
        </w:rPr>
        <w:t>, software systems</w:t>
      </w:r>
      <w:r w:rsidR="00914B41" w:rsidRPr="008A21A8">
        <w:rPr>
          <w:lang w:val="en-CA"/>
        </w:rPr>
        <w:t xml:space="preserve"> </w:t>
      </w:r>
      <w:r w:rsidRPr="008A21A8">
        <w:rPr>
          <w:lang w:val="en-CA"/>
        </w:rPr>
        <w:t xml:space="preserve">are </w:t>
      </w:r>
      <w:r w:rsidR="00914B41">
        <w:rPr>
          <w:lang w:val="en-CA"/>
        </w:rPr>
        <w:t xml:space="preserve">updated, </w:t>
      </w:r>
      <w:r w:rsidR="00C645D2">
        <w:rPr>
          <w:lang w:val="en-CA"/>
        </w:rPr>
        <w:t xml:space="preserve">vulnerabilities are made public, </w:t>
      </w:r>
      <w:r w:rsidR="00914B41">
        <w:rPr>
          <w:lang w:val="en-CA"/>
        </w:rPr>
        <w:t xml:space="preserve">and </w:t>
      </w:r>
      <w:r w:rsidR="008A21A8">
        <w:rPr>
          <w:lang w:val="en-CA"/>
        </w:rPr>
        <w:t xml:space="preserve">new forms of attacks are developed. </w:t>
      </w:r>
      <w:proofErr w:type="gramStart"/>
      <w:r w:rsidR="008A21A8">
        <w:rPr>
          <w:lang w:val="en-CA"/>
        </w:rPr>
        <w:t>In a dynamic environment as this, situational awareness both difficult and important to achieve.</w:t>
      </w:r>
      <w:proofErr w:type="gramEnd"/>
      <w:r w:rsidR="008A21A8">
        <w:rPr>
          <w:lang w:val="en-CA"/>
        </w:rPr>
        <w:t xml:space="preserve"> </w:t>
      </w:r>
      <w:r w:rsidR="00C645D2" w:rsidRPr="00C645D2">
        <w:rPr>
          <w:lang w:val="en-CA"/>
        </w:rPr>
        <w:t xml:space="preserve">Consequently, a considerable number of papers can be found on the topic of cyber situational awareness. </w:t>
      </w:r>
      <w:r w:rsidR="00BF570E">
        <w:rPr>
          <w:lang w:val="en-CA"/>
        </w:rPr>
        <w:t xml:space="preserve">For instance, </w:t>
      </w:r>
      <w:proofErr w:type="spellStart"/>
      <w:r w:rsidR="00C645D2">
        <w:rPr>
          <w:lang w:val="en-CA"/>
        </w:rPr>
        <w:t>Franke</w:t>
      </w:r>
      <w:proofErr w:type="spellEnd"/>
      <w:r w:rsidR="00C645D2">
        <w:rPr>
          <w:lang w:val="en-CA"/>
        </w:rPr>
        <w:t xml:space="preserve"> and </w:t>
      </w:r>
      <w:r w:rsidR="00C645D2" w:rsidRPr="00C645D2">
        <w:rPr>
          <w:noProof/>
          <w:lang w:val="en-CA"/>
        </w:rPr>
        <w:t>Brynielsson</w:t>
      </w:r>
      <w:r w:rsidR="00BF570E">
        <w:rPr>
          <w:noProof/>
          <w:lang w:val="en-CA"/>
        </w:rPr>
        <w:t xml:space="preserve"> </w:t>
      </w:r>
      <w:r w:rsidR="00BA691D">
        <w:rPr>
          <w:lang w:val="en-CA"/>
        </w:rPr>
        <w:fldChar w:fldCharType="begin" w:fldLock="1"/>
      </w:r>
      <w:r w:rsidR="00DD48AC">
        <w:rPr>
          <w:lang w:val="en-CA"/>
        </w:rPr>
        <w:instrText>ADDIN CSL_CITATION { "citationItems" : [ { "id" : "ITEM-1", "itemData" : { "DOI" : "10.1016/j.cose.2014.06.008", "ISBN" : "0167-4048", "ISSN" : "01674048", "abstract" : "Cyber situational awareness is attracting much attention. It features prominently in the national cyber strategies of many countries, and there is a considerable body of research dealing eith it. However, until now, there has been no systematic and up-to-date review of the scientific literature on cyber situational awareness.", "author" : [ { "dropping-particle" : "", "family" : "Franke", "given" : "Ulrik", "non-dropping-particle" : "", "parse-names" : false, "suffix" : "" }, { "dropping-particle" : "", "family" : "Brynielsson", "given" : "Joel", "non-dropping-particle" : "", "parse-names" : false, "suffix" : "" } ], "container-title" : "Computers &amp; Security", "id" : "ITEM-1", "issued" : { "date-parts" : [ [ "2014", "10" ] ] }, "page" : "18-31", "publisher" : "Elsevier Ltd", "title" : "Cyber situational awareness \u2013 A systematic review of the literature", "type" : "article-journal", "volume" : "46" }, "uris" : [ "http://www.mendeley.com/documents/?uuid=1c773203-14f0-48b3-958a-a472f44c181e" ] } ], "mendeley" : { "formattedCitation" : "(Franke and Brynielsson, 2014)", "manualFormatting" : "(2014)", "plainTextFormattedCitation" : "(Franke and Brynielsson, 2014)", "previouslyFormattedCitation" : "(Franke and Brynielsson, 2014)" }, "properties" : {  }, "schema" : "https://github.com/citation-style-language/schema/raw/master/csl-citation.json" }</w:instrText>
      </w:r>
      <w:r w:rsidR="00BA691D">
        <w:rPr>
          <w:lang w:val="en-CA"/>
        </w:rPr>
        <w:fldChar w:fldCharType="separate"/>
      </w:r>
      <w:r w:rsidR="00BF570E">
        <w:rPr>
          <w:noProof/>
          <w:lang w:val="en-CA"/>
        </w:rPr>
        <w:t>(</w:t>
      </w:r>
      <w:r w:rsidR="00C645D2" w:rsidRPr="00C645D2">
        <w:rPr>
          <w:noProof/>
          <w:lang w:val="en-CA"/>
        </w:rPr>
        <w:t>2014)</w:t>
      </w:r>
      <w:r w:rsidR="00BA691D">
        <w:rPr>
          <w:lang w:val="en-CA"/>
        </w:rPr>
        <w:fldChar w:fldCharType="end"/>
      </w:r>
      <w:r w:rsidR="00BF570E">
        <w:rPr>
          <w:lang w:val="en-CA"/>
        </w:rPr>
        <w:t xml:space="preserve"> found 102 papers explicitly labeled as research on the cyber situational awareness and </w:t>
      </w:r>
      <w:r w:rsidR="00BF570E" w:rsidRPr="00BF570E">
        <w:rPr>
          <w:noProof/>
          <w:lang w:val="en-CA"/>
        </w:rPr>
        <w:t>Shiravi et al.</w:t>
      </w:r>
      <w:r w:rsidR="00BF570E">
        <w:rPr>
          <w:noProof/>
          <w:lang w:val="en-CA"/>
        </w:rPr>
        <w:t xml:space="preserve"> </w:t>
      </w:r>
      <w:r w:rsidR="00BA691D">
        <w:rPr>
          <w:lang w:val="en-CA"/>
        </w:rPr>
        <w:fldChar w:fldCharType="begin" w:fldLock="1"/>
      </w:r>
      <w:r w:rsidR="00DD48AC">
        <w:rPr>
          <w:lang w:val="en-CA"/>
        </w:rP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 "non-dropping-particle" : "", "parse-names" : false, "suffix" : "" }, { "dropping-particle" : "", "family" : "Shiravi", "given" : "Ali", "non-dropping-particle" : "", "parse-names" : false, "suffix" : "" }, { "dropping-particle" : "", "family" : "Ghorbani", "given" : "Ali", "non-dropping-particle" : "", "parse-names" : false, "suffix" : "" } ], "container-title" : "IEEE Transactions on Visualization and Computer Graphics", "id" : "ITEM-1", "issue" : "8", "issued" : { "date-parts" : [ [ "2012", "8" ] ] }, "page" : "1313-1329", "title" : "A Survey of Visualization Systems for Network Security", "type" : "article-journal", "volume" : "18" }, "uris" : [ "http://www.mendeley.com/documents/?uuid=20457ea1-cc1a-49ca-8a95-b39c05bc560f" ] } ], "mendeley" : { "formattedCitation" : "(Shiravi et al., 2012)", "manualFormatting" : "(2012)", "plainTextFormattedCitation" : "(Shiravi et al., 2012)", "previouslyFormattedCitation" : "(Shiravi et al., 2012)" }, "properties" : {  }, "schema" : "https://github.com/citation-style-language/schema/raw/master/csl-citation.json" }</w:instrText>
      </w:r>
      <w:r w:rsidR="00BA691D">
        <w:rPr>
          <w:lang w:val="en-CA"/>
        </w:rPr>
        <w:fldChar w:fldCharType="separate"/>
      </w:r>
      <w:r w:rsidR="00BF570E" w:rsidRPr="00BF570E">
        <w:rPr>
          <w:noProof/>
          <w:lang w:val="en-CA"/>
        </w:rPr>
        <w:t>(2012)</w:t>
      </w:r>
      <w:r w:rsidR="00BA691D">
        <w:rPr>
          <w:lang w:val="en-CA"/>
        </w:rPr>
        <w:fldChar w:fldCharType="end"/>
      </w:r>
      <w:r w:rsidR="00BF570E">
        <w:rPr>
          <w:lang w:val="en-CA"/>
        </w:rPr>
        <w:t xml:space="preserve"> describes 38 solutions for visualising cyber security events. </w:t>
      </w:r>
    </w:p>
    <w:p w:rsidR="0029350F" w:rsidRDefault="00D438B2" w:rsidP="0029350F">
      <w:pPr>
        <w:rPr>
          <w:lang w:val="en-CA"/>
        </w:rPr>
      </w:pPr>
      <w:r w:rsidRPr="008A21A8">
        <w:rPr>
          <w:lang w:val="en-CA"/>
        </w:rPr>
        <w:t xml:space="preserve">According </w:t>
      </w:r>
      <w:r w:rsidR="008A21A8">
        <w:rPr>
          <w:lang w:val="en-CA"/>
        </w:rPr>
        <w:t xml:space="preserve">to the definition of </w:t>
      </w:r>
      <w:proofErr w:type="spellStart"/>
      <w:r w:rsidR="008A21A8">
        <w:rPr>
          <w:lang w:val="en-CA"/>
        </w:rPr>
        <w:t>Endsley</w:t>
      </w:r>
      <w:proofErr w:type="spellEnd"/>
      <w:r w:rsidR="008A21A8">
        <w:rPr>
          <w:lang w:val="en-CA"/>
        </w:rPr>
        <w:t xml:space="preserve"> </w:t>
      </w:r>
      <w:r w:rsidR="00BA691D">
        <w:rPr>
          <w:lang w:val="en-CA"/>
        </w:rPr>
        <w:fldChar w:fldCharType="begin" w:fldLock="1"/>
      </w:r>
      <w:r w:rsidR="00DD48AC">
        <w:rPr>
          <w:lang w:val="en-CA"/>
        </w:rPr>
        <w:instrText>ADDIN CSL_CITATION { "citationItems" : [ { "id" : "ITEM-1", "itemData" : { "author" : [ { "dropping-particle" : "", "family" : "Endsley", "given" : "Mica R.", "non-dropping-particle" : "", "parse-names" : false, "suffix" : "" } ], "container-title" : "Human Factors", "id" : "ITEM-1", "issue" : "1", "issued" : { "date-parts" : [ [ "1995" ] ] }, "page" : "32-64", "title" : "Toward a Theory of Situation Awareness in Dynamic Systems", "type" : "article-journal", "volume" : "37" }, "uris" : [ "http://www.mendeley.com/documents/?uuid=e1877236-69bc-4b07-b255-302393d250e3" ] }, { "id" : "ITEM-2", "itemData" : { "DOI" : "10.1518/001872095779049499", "ISBN" : "0018-7208", "ISSN" : "0018-7208", "PMID" : "17872469", "abstract" : "Methodologies for the empirical measurement of situation awareness are re-viewed, including a discussion of the advantages and disadvantages of each method and the potential limitations of the measures from a theoretical and prac-tical viewpoint. Two studies are presented that investigate questions of validity and intrusiveness regarding a query-based technique. This technique requires that a simulation of the operational tasks be momentarily interrupted in order to query operators on their situation awareness. The results of the two studies indicate that the query technique is not intrusive on normal subject behavior during the trial and does not suffer from limitations of human memory, which provides an indi-cation of empirical validity. The results of other validity studies regarding the technique are discussed along with recommendations for its use in measuring situation awareness in varied settings.", "author" : [ { "dropping-particle" : "", "family" : "Endsley", "given" : "Mica R.", "non-dropping-particle" : "", "parse-names" : false, "suffix" : "" } ], "container-title" : "Human Factors: The Journal of the Human Factors and Ergonomics Society", "id" : "ITEM-2", "issue" : "1", "issued" : { "date-parts" : [ [ "1995" ] ] }, "page" : "65-84", "title" : "Measurement of Situation Awareness in Dynamic Systems", "type" : "article-journal", "volume" : "37" }, "uris" : [ "http://www.mendeley.com/documents/?uuid=d2e066d9-566f-4758-83f8-f9feb1fdf421" ] } ], "mendeley" : { "formattedCitation" : "(Endsley, 1995a, 1995b)", "manualFormatting" : "(1995a, 1995b)", "plainTextFormattedCitation" : "(Endsley, 1995a, 1995b)", "previouslyFormattedCitation" : "(Endsley, 1995a, 1995b)" }, "properties" : {  }, "schema" : "https://github.com/citation-style-language/schema/raw/master/csl-citation.json" }</w:instrText>
      </w:r>
      <w:r w:rsidR="00BA691D">
        <w:rPr>
          <w:lang w:val="en-CA"/>
        </w:rPr>
        <w:fldChar w:fldCharType="separate"/>
      </w:r>
      <w:r w:rsidR="008A21A8" w:rsidRPr="008A21A8">
        <w:rPr>
          <w:noProof/>
          <w:lang w:val="en-CA"/>
        </w:rPr>
        <w:t>(1995a, 1995b)</w:t>
      </w:r>
      <w:r w:rsidR="00BA691D">
        <w:rPr>
          <w:lang w:val="en-CA"/>
        </w:rPr>
        <w:fldChar w:fldCharType="end"/>
      </w:r>
      <w:r w:rsidR="008A21A8">
        <w:rPr>
          <w:lang w:val="en-CA"/>
        </w:rPr>
        <w:t>,</w:t>
      </w:r>
      <w:r w:rsidRPr="008A21A8">
        <w:rPr>
          <w:lang w:val="en-CA"/>
        </w:rPr>
        <w:t xml:space="preserve"> situational awareness concerns the ability to perceive relevant elements, comprehend what they mean, and make projections about the future.</w:t>
      </w:r>
      <w:r w:rsidR="005D78AE" w:rsidRPr="008A21A8">
        <w:rPr>
          <w:lang w:val="en-CA"/>
        </w:rPr>
        <w:t xml:space="preserve"> </w:t>
      </w:r>
      <w:r w:rsidR="00C645D2">
        <w:rPr>
          <w:lang w:val="en-CA"/>
        </w:rPr>
        <w:t xml:space="preserve">These projections serve as input to </w:t>
      </w:r>
      <w:proofErr w:type="gramStart"/>
      <w:r w:rsidR="00C645D2">
        <w:rPr>
          <w:lang w:val="en-CA"/>
        </w:rPr>
        <w:t>decisions</w:t>
      </w:r>
      <w:proofErr w:type="gramEnd"/>
      <w:r w:rsidR="00C645D2">
        <w:rPr>
          <w:lang w:val="en-CA"/>
        </w:rPr>
        <w:t xml:space="preserve">. </w:t>
      </w:r>
      <w:r w:rsidR="0082597D" w:rsidRPr="008A21A8">
        <w:rPr>
          <w:lang w:val="en-CA"/>
        </w:rPr>
        <w:t>C</w:t>
      </w:r>
      <w:r w:rsidR="005D78AE" w:rsidRPr="008A21A8">
        <w:rPr>
          <w:lang w:val="en-CA"/>
        </w:rPr>
        <w:t>yber security decisions mainly concerns ways to manage threats posed by adversaries</w:t>
      </w:r>
      <w:r w:rsidR="0082597D" w:rsidRPr="008A21A8">
        <w:rPr>
          <w:lang w:val="en-CA"/>
        </w:rPr>
        <w:t xml:space="preserve">. Thus, </w:t>
      </w:r>
      <w:r w:rsidR="00820E44" w:rsidRPr="008A21A8">
        <w:rPr>
          <w:lang w:val="en-CA"/>
        </w:rPr>
        <w:t xml:space="preserve">decision makers in the cyber security domain </w:t>
      </w:r>
      <w:r w:rsidR="001B0923">
        <w:rPr>
          <w:lang w:val="en-CA"/>
        </w:rPr>
        <w:t>need to</w:t>
      </w:r>
      <w:r w:rsidR="005D78AE" w:rsidRPr="008A21A8">
        <w:rPr>
          <w:lang w:val="en-CA"/>
        </w:rPr>
        <w:t xml:space="preserve"> perceive what the adversaries do, comprehend what </w:t>
      </w:r>
      <w:r w:rsidR="0082597D" w:rsidRPr="008A21A8">
        <w:rPr>
          <w:lang w:val="en-CA"/>
        </w:rPr>
        <w:t>their actions mean</w:t>
      </w:r>
      <w:r w:rsidR="005D78AE" w:rsidRPr="008A21A8">
        <w:rPr>
          <w:lang w:val="en-CA"/>
        </w:rPr>
        <w:t xml:space="preserve">, and predicting </w:t>
      </w:r>
      <w:r w:rsidR="00DD48AC">
        <w:rPr>
          <w:lang w:val="en-CA"/>
        </w:rPr>
        <w:t>future</w:t>
      </w:r>
      <w:r w:rsidR="00820E44" w:rsidRPr="008A21A8">
        <w:rPr>
          <w:lang w:val="en-CA"/>
        </w:rPr>
        <w:t xml:space="preserve"> </w:t>
      </w:r>
      <w:r w:rsidR="00DD48AC">
        <w:rPr>
          <w:lang w:val="en-CA"/>
        </w:rPr>
        <w:t>cyber attacks</w:t>
      </w:r>
      <w:r w:rsidR="005D78AE" w:rsidRPr="008A21A8">
        <w:rPr>
          <w:lang w:val="en-CA"/>
        </w:rPr>
        <w:t>.</w:t>
      </w:r>
      <w:r w:rsidR="00C645D2">
        <w:rPr>
          <w:lang w:val="en-CA"/>
        </w:rPr>
        <w:t xml:space="preserve"> </w:t>
      </w:r>
      <w:r w:rsidR="00BF570E">
        <w:rPr>
          <w:lang w:val="en-CA"/>
        </w:rPr>
        <w:t xml:space="preserve">This paper concerns the last of these, i.e. </w:t>
      </w:r>
      <w:r w:rsidR="0029350F">
        <w:rPr>
          <w:lang w:val="en-CA"/>
        </w:rPr>
        <w:t xml:space="preserve">predicting </w:t>
      </w:r>
      <w:r w:rsidR="00BF570E" w:rsidRPr="008A21A8">
        <w:rPr>
          <w:lang w:val="en-CA"/>
        </w:rPr>
        <w:t>adversaries’ future actions</w:t>
      </w:r>
      <w:r w:rsidR="00BF570E">
        <w:rPr>
          <w:lang w:val="en-CA"/>
        </w:rPr>
        <w:t>, intentions,</w:t>
      </w:r>
      <w:r w:rsidR="00BF570E" w:rsidRPr="008A21A8">
        <w:rPr>
          <w:lang w:val="en-CA"/>
        </w:rPr>
        <w:t xml:space="preserve"> or plans</w:t>
      </w:r>
      <w:r w:rsidR="00F85C96">
        <w:rPr>
          <w:lang w:val="en-CA"/>
        </w:rPr>
        <w:t>.</w:t>
      </w:r>
      <w:r w:rsidR="00015690">
        <w:rPr>
          <w:lang w:val="en-CA"/>
        </w:rPr>
        <w:t xml:space="preserve"> Only 15 papers the review by </w:t>
      </w:r>
      <w:proofErr w:type="spellStart"/>
      <w:r w:rsidR="00015690">
        <w:rPr>
          <w:lang w:val="en-CA"/>
        </w:rPr>
        <w:t>Franke</w:t>
      </w:r>
      <w:proofErr w:type="spellEnd"/>
      <w:r w:rsidR="00015690">
        <w:rPr>
          <w:lang w:val="en-CA"/>
        </w:rPr>
        <w:t xml:space="preserve"> and </w:t>
      </w:r>
      <w:r w:rsidR="00015690" w:rsidRPr="00C645D2">
        <w:rPr>
          <w:noProof/>
          <w:lang w:val="en-CA"/>
        </w:rPr>
        <w:t>Brynielsson</w:t>
      </w:r>
      <w:r w:rsidR="00015690">
        <w:rPr>
          <w:noProof/>
          <w:lang w:val="en-CA"/>
        </w:rPr>
        <w:t xml:space="preserve"> </w:t>
      </w:r>
      <w:r w:rsidR="00BA691D">
        <w:rPr>
          <w:lang w:val="en-CA"/>
        </w:rPr>
        <w:fldChar w:fldCharType="begin" w:fldLock="1"/>
      </w:r>
      <w:r w:rsidR="00015690">
        <w:rPr>
          <w:lang w:val="en-CA"/>
        </w:rPr>
        <w:instrText>ADDIN CSL_CITATION { "citationItems" : [ { "id" : "ITEM-1", "itemData" : { "DOI" : "10.1016/j.cose.2014.06.008", "ISBN" : "0167-4048", "ISSN" : "01674048", "abstract" : "Cyber situational awareness is attracting much attention. It features prominently in the national cyber strategies of many countries, and there is a considerable body of research dealing eith it. However, until now, there has been no systematic and up-to-date review of the scientific literature on cyber situational awareness.", "author" : [ { "dropping-particle" : "", "family" : "Franke", "given" : "Ulrik", "non-dropping-particle" : "", "parse-names" : false, "suffix" : "" }, { "dropping-particle" : "", "family" : "Brynielsson", "given" : "Joel", "non-dropping-particle" : "", "parse-names" : false, "suffix" : "" } ], "container-title" : "Computers &amp; Security", "id" : "ITEM-1", "issued" : { "date-parts" : [ [ "2014", "10" ] ] }, "page" : "18-31", "publisher" : "Elsevier Ltd", "title" : "Cyber situational awareness \u2013 A systematic review of the literature", "type" : "article-journal", "volume" : "46" }, "uris" : [ "http://www.mendeley.com/documents/?uuid=1c773203-14f0-48b3-958a-a472f44c181e" ] } ], "mendeley" : { "formattedCitation" : "(Franke and Brynielsson, 2014)", "manualFormatting" : "(2014)", "plainTextFormattedCitation" : "(Franke and Brynielsson, 2014)", "previouslyFormattedCitation" : "(Franke and Brynielsson, 2014)" }, "properties" : {  }, "schema" : "https://github.com/citation-style-language/schema/raw/master/csl-citation.json" }</w:instrText>
      </w:r>
      <w:r w:rsidR="00BA691D">
        <w:rPr>
          <w:lang w:val="en-CA"/>
        </w:rPr>
        <w:fldChar w:fldCharType="separate"/>
      </w:r>
      <w:r w:rsidR="00015690">
        <w:rPr>
          <w:noProof/>
          <w:lang w:val="en-CA"/>
        </w:rPr>
        <w:t>(</w:t>
      </w:r>
      <w:r w:rsidR="00015690" w:rsidRPr="00C645D2">
        <w:rPr>
          <w:noProof/>
          <w:lang w:val="en-CA"/>
        </w:rPr>
        <w:t>2014)</w:t>
      </w:r>
      <w:r w:rsidR="00BA691D">
        <w:rPr>
          <w:lang w:val="en-CA"/>
        </w:rPr>
        <w:fldChar w:fldCharType="end"/>
      </w:r>
      <w:r w:rsidR="00015690">
        <w:rPr>
          <w:lang w:val="en-CA"/>
        </w:rPr>
        <w:t xml:space="preserve"> were classified as to deal with projections of the future. Thus, despite the apparent value of predictive analytics related to cyber security, there are relatively few ideas on how to approach the issue.</w:t>
      </w:r>
    </w:p>
    <w:p w:rsidR="00F85C96" w:rsidRDefault="00F85C96" w:rsidP="00F85C96">
      <w:r w:rsidRPr="009445BA">
        <w:rPr>
          <w:lang w:val="en-CA"/>
        </w:rPr>
        <w:lastRenderedPageBreak/>
        <w:t xml:space="preserve">There are a large body of literature on methods for assessing and analyzing ways that attackers </w:t>
      </w:r>
      <w:r>
        <w:rPr>
          <w:lang w:val="en-CA"/>
        </w:rPr>
        <w:t>can</w:t>
      </w:r>
      <w:r w:rsidRPr="009445BA">
        <w:rPr>
          <w:lang w:val="en-CA"/>
        </w:rPr>
        <w:t xml:space="preserve"> attack a system</w:t>
      </w:r>
      <w:r>
        <w:rPr>
          <w:lang w:val="en-CA"/>
        </w:rPr>
        <w:t>. These</w:t>
      </w:r>
      <w:r w:rsidRPr="009445BA">
        <w:rPr>
          <w:lang w:val="en-CA"/>
        </w:rPr>
        <w:t xml:space="preserve"> typically assume a generic threat model and aim at finding possible attacks rather than likely attacks. For example, a </w:t>
      </w:r>
      <w:r w:rsidR="001267F1">
        <w:rPr>
          <w:lang w:val="en-CA"/>
        </w:rPr>
        <w:t xml:space="preserve">large </w:t>
      </w:r>
      <w:r w:rsidRPr="009445BA">
        <w:rPr>
          <w:lang w:val="en-CA"/>
        </w:rPr>
        <w:t>number of attack graph tools has been presented</w:t>
      </w:r>
      <w:r w:rsidR="001267F1">
        <w:rPr>
          <w:lang w:val="en-CA"/>
        </w:rPr>
        <w:t xml:space="preserve"> </w:t>
      </w:r>
      <w:r w:rsidR="00BA691D">
        <w:rPr>
          <w:lang w:val="en-CA"/>
        </w:rPr>
        <w:fldChar w:fldCharType="begin" w:fldLock="1"/>
      </w:r>
      <w:r w:rsidR="000B5357">
        <w:rPr>
          <w:lang w:val="en-CA"/>
        </w:rPr>
        <w:instrText>ADDIN CSL_CITATION { "citationItems" : [ { "id" : "ITEM-1", "itemData" : { "DOI" : "https://doi.org/10.1016/j.cosrev.2017.09.001", "ISSN" : "1574-0137", "abstract" : "Abstract This paper presents and discusses the current state of Graphical Security Models (GrSM), in terms of four GrSM phases: (i) generation, (ii) representation, (iii) evaluation, and (iv) modification. Although many studies focused on improving the usability, efficiency, and functionality of GrSMs (e.g., by using various model types and evaluation techniques), the networked system is evolving with many hosts and frequently changing topologies (e.g., Cloud, SDN, IoT etc.). To investigate the usability of GrSMs, this survey summarizes the characteristics of past research studies in terms of their development and computational complexity analysis, and specify their applications in terms of security metrics, availability of tools and their applicable domains. We also discuss the practical issues of modeling security, differences of GrSMs and their usability for future networks that are large and dynamic. ", "author" : [ { "dropping-particle" : "", "family" : "Hong", "given" : "Jin B", "non-dropping-particle" : "", "parse-names" : false, "suffix" : "" }, { "dropping-particle" : "", "family" : "Kim", "given" : "Dong Seong", "non-dropping-particle" : "", "parse-names" : false, "suffix" : "" }, { "dropping-particle" : "", "family" : "Chung", "given" : "Chun-Jen", "non-dropping-particle" : "", "parse-names" : false, "suffix" : "" }, { "dropping-particle" : "", "family" : "Huang", "given" : "Dijiang", "non-dropping-particle" : "", "parse-names" : false, "suffix" : "" } ], "container-title" : "Computer Science Review", "id" : "ITEM-1", "issued" : { "date-parts" : [ [ "2017" ] ] }, "page" : "1-16", "publisher" : "Elsevier Inc.", "title" : "A survey on the usability and practical applications of Graphical Security Models", "type" : "article-journal", "volume" : "26" }, "uris" : [ "http://www.mendeley.com/documents/?uuid=409db2ef-522e-4f1a-9fae-e85b15d9bb75" ] } ], "mendeley" : { "formattedCitation" : "(Hong et al., 2017)", "plainTextFormattedCitation" : "(Hong et al., 2017)", "previouslyFormattedCitation" : "(Hong et al., 2017)" }, "properties" : {  }, "schema" : "https://github.com/citation-style-language/schema/raw/master/csl-citation.json" }</w:instrText>
      </w:r>
      <w:r w:rsidR="00BA691D">
        <w:rPr>
          <w:lang w:val="en-CA"/>
        </w:rPr>
        <w:fldChar w:fldCharType="separate"/>
      </w:r>
      <w:r w:rsidR="001267F1" w:rsidRPr="001267F1">
        <w:rPr>
          <w:noProof/>
          <w:lang w:val="en-CA"/>
        </w:rPr>
        <w:t>(Hong et al., 2017)</w:t>
      </w:r>
      <w:r w:rsidR="00BA691D">
        <w:rPr>
          <w:lang w:val="en-CA"/>
        </w:rPr>
        <w:fldChar w:fldCharType="end"/>
      </w:r>
      <w:r w:rsidR="001267F1">
        <w:rPr>
          <w:lang w:val="en-CA"/>
        </w:rPr>
        <w:t>. These make no</w:t>
      </w:r>
      <w:r>
        <w:t xml:space="preserve"> predictions about what adversaries will attempt to do, but rather what they could do.  However, the accuracy of such models appears questionable  </w:t>
      </w:r>
      <w:r w:rsidR="00AB7DB9">
        <w:t xml:space="preserve">when their output is compared to attackers actions </w:t>
      </w:r>
      <w:r w:rsidR="00BA691D">
        <w:fldChar w:fldCharType="begin" w:fldLock="1"/>
      </w:r>
      <w:r w:rsidR="00AE130B">
        <w:instrText>ADDIN CSL_CITATION { "citationItems" : [ { "id" : "ITEM-1", "itemData" : { "DOI" : "10.1108/ICS-06-2014-0036", "ISSN" : "2056-4961", "author" : [ { "dropping-particle" : "", "family" : "Sommestad", "given" : "Teodor", "non-dropping-particle" : "", "parse-names" : false, "suffix" : "" }, { "dropping-particle" : "", "family" : "Sandstr\u00f6m", "given" : "Fredrik", "non-dropping-particle" : "", "parse-names" : false, "suffix" : "" } ], "container-title" : "Information and Computer Security", "id" : "ITEM-1", "issue" : "5", "issued" : { "date-parts" : [ [ "2015", "11", "9" ] ] }, "number-of-pages" : "516-531", "title" : "An empirical test of the accuracy of an attack graph analysis tool", "type" : "report", "volume" : "23" }, "uris" : [ "http://www.mendeley.com/documents/?uuid=c65caf4d-e655-4ef8-a4d4-238041e70d02" ] } ], "mendeley" : { "formattedCitation" : "(Sommestad and Sandstr\u00f6m, 2015)", "plainTextFormattedCitation" : "(Sommestad and Sandstr\u00f6m, 2015)", "previouslyFormattedCitation" : "(Sommestad and Sandstr\u00f6m, 2015)" }, "properties" : {  }, "schema" : "https://github.com/citation-style-language/schema/raw/master/csl-citation.json" }</w:instrText>
      </w:r>
      <w:r w:rsidR="00BA691D">
        <w:fldChar w:fldCharType="separate"/>
      </w:r>
      <w:r w:rsidR="00AB7DB9" w:rsidRPr="008465CE">
        <w:rPr>
          <w:noProof/>
        </w:rPr>
        <w:t>(Sommestad and Sandström, 2015)</w:t>
      </w:r>
      <w:r w:rsidR="00BA691D">
        <w:fldChar w:fldCharType="end"/>
      </w:r>
      <w:r w:rsidR="00AB7DB9">
        <w:t xml:space="preserve">. In addition, </w:t>
      </w:r>
      <w:r>
        <w:t>attackers seldom not try all possible attacks</w:t>
      </w:r>
      <w:r w:rsidR="00AB7DB9">
        <w:t>, e.g. because they have certain favorite tools or try to avoid detection</w:t>
      </w:r>
      <w:r>
        <w:t xml:space="preserve">. For that reason, some have developed mathematical models over how adversaries and penetration testers behave in a network </w:t>
      </w:r>
      <w:r w:rsidR="00BA691D">
        <w:fldChar w:fldCharType="begin" w:fldLock="1"/>
      </w:r>
      <w:r>
        <w:instrText>ADDIN CSL_CITATION { "citationItems" : [ { "id" : "ITEM-1", "itemData" : { "ISBN" : "9781577355687", "abstract" : "Penetration Testing is a methodology for assessing network security, by generating and executing possible hacking at-tacks. Doing so automatically allows for regular and sys-tematic testing. A key question is how to generate the at-tacks. This is naturally formulated as planning under uncer-tainty, i.e., under incomplete knowledge about the network configuration. Previous work uses classical planning, and re-quires costly pre-processes reducing this uncertainty by ex-tensive application of scanning methods. By contrast, we herein model the attack planning problem in terms of par-tially observable Markov decision processes (POMDP). This allows to reason about the knowledge available, and to in-telligently employ scanning actions as part of the attack. As one would expect, this accurate solution does not scale. We devise a method that relies on POMDPs to find good attacks on individual machines, which are then composed into an at-tack on the network as a whole. This decomposition exploits network structure to the extent possible, making targeted ap-proximations (only) where needed. Evaluating this method on a suitably adapted industrial test suite, we demonstrate its effectiveness in both runtime and solution quality.", "author" : [ { "dropping-particle" : "", "family" : "Sarraute", "given" : "Carlos", "non-dropping-particle" : "", "parse-names" : false, "suffix" : "" } ], "container-title" : "AAAI'12 Proceedings of the Twenty-Sixth AAAI Conference on Artificial Intelligence", "id" : "ITEM-1", "issued" : { "date-parts" : [ [ "2012" ] ] }, "page" : "1816-1824", "publisher-place" : "Toronto, Ontario, Canada", "title" : "POMDPs Make Better Hackers : Accounting for Uncertainty in Penetration Testing", "type" : "paper-conference" }, "uris" : [ "http://www.mendeley.com/documents/?uuid=338b92fe-3efd-4c6e-b736-ceeafef81160" ] } ], "mendeley" : { "formattedCitation" : "(Sarraute, 2012)", "plainTextFormattedCitation" : "(Sarraute, 2012)", "previouslyFormattedCitation" : "(Sarraute, 2012)" }, "properties" : {  }, "schema" : "https://github.com/citation-style-language/schema/raw/master/csl-citation.json" }</w:instrText>
      </w:r>
      <w:r w:rsidR="00BA691D">
        <w:fldChar w:fldCharType="separate"/>
      </w:r>
      <w:r w:rsidRPr="00F26479">
        <w:rPr>
          <w:noProof/>
        </w:rPr>
        <w:t>(Sarraute, 2012)</w:t>
      </w:r>
      <w:r w:rsidR="00BA691D">
        <w:fldChar w:fldCharType="end"/>
      </w:r>
      <w:r w:rsidR="00BA691D">
        <w:fldChar w:fldCharType="begin" w:fldLock="1"/>
      </w:r>
      <w:r w:rsidR="000B5357">
        <w:instrText>ADDIN CSL_CITATION { "citationItems" : [ { "id" : "ITEM-1", "itemData" : { "abstract" : "Penetration Testing is a methodology for assessing network security, by generating and executing possible attacks. Do-ing so automatically allows for regular and systematic testing without a prohibitive amount of human labor. A key ques-tion then is how to generate the attacks. This is naturally formulated as a planning problem. Previous work (Lucangeli et al. 2010) used classical planning and hence ignores all the incomplete knowledge that characterizes hacking. More re-cent work (Sarraute et al. 2011) makes strong independence assumptions for the sake of scaling, and lacks a clear for-mal concept of what the attack planning problem actually is. Herein, we model that problem in terms of partially ob-servable Markov decision processes (POMDP). This grounds penetration testing in a well-researched formalism, highlight-ing important aspects of this problem's nature. POMDPs al-low to model information gathering as an integral part of the problem, thus providing for the first time a means to intelli-gently mix scanning actions with actual exploits.", "author" : [ { "dropping-particle" : "", "family" : "Sarraute", "given" : "Carlos", "non-dropping-particle" : "", "parse-names" : false, "suffix" : "" }, { "dropping-particle" : "", "family" : "Buffet", "given" : "Olivier", "non-dropping-particle" : "", "parse-names" : false, "suffix" : "" }, { "dropping-particle" : "", "family" : "Hoffmann", "given" : "Joerg", "non-dropping-particle" : "", "parse-names" : false, "suffix" : "" } ], "id" : "ITEM-1", "issued" : { "date-parts" : [ [ "2013" ] ] }, "page" : "66-73", "title" : "Penetration Testing == POMDP Solving?", "type" : "article-journal" }, "uris" : [ "http://www.mendeley.com/documents/?uuid=ac4903bb-f13c-4147-8a6f-dd0d09abf593" ] } ], "mendeley" : { "formattedCitation" : "(Sarraute et al., 2013)", "plainTextFormattedCitation" : "(Sarraute et al., 2013)", "previouslyFormattedCitation" : "(Sarraute et al., 2013)" }, "properties" : {  }, "schema" : "https://github.com/citation-style-language/schema/raw/master/csl-citation.json" }</w:instrText>
      </w:r>
      <w:r w:rsidR="00BA691D">
        <w:fldChar w:fldCharType="separate"/>
      </w:r>
      <w:r w:rsidR="000B5357" w:rsidRPr="000B5357">
        <w:rPr>
          <w:noProof/>
        </w:rPr>
        <w:t>(Sarraute et al., 2013)</w:t>
      </w:r>
      <w:r w:rsidR="00BA691D">
        <w:fldChar w:fldCharType="end"/>
      </w:r>
      <w:r w:rsidR="00BA691D">
        <w:fldChar w:fldCharType="begin" w:fldLock="1"/>
      </w:r>
      <w:r w:rsidR="000B5357">
        <w:instrText>ADDIN CSL_CITATION { "citationItems" : [ { "id" : "ITEM-1", "itemData" : { "ISBN" : "9781577357315", "ISSN" : "23340843", "author" : [ { "dropping-particle" : "", "family" : "Hoffmann", "given" : "J\u00f6rg", "non-dropping-particle" : "", "parse-names" : false, "suffix" : "" } ], "container-title" : "ICAPS", "id" : "ITEM-1", "issued" : { "date-parts" : [ [ "2015" ] ] }, "page" : "364-372", "title" : "Simulated Penetration Testing: From\" Dijkstra\" to\" Turing Test++\"", "type" : "article-journal" }, "uris" : [ "http://www.mendeley.com/documents/?uuid=4ba99393-4fce-48ae-96b4-c3bb5c3c6e65" ] } ], "mendeley" : { "formattedCitation" : "(Hoffmann, 2015)", "plainTextFormattedCitation" : "(Hoffmann, 2015)", "previouslyFormattedCitation" : "(Hoffmann, 2015)" }, "properties" : {  }, "schema" : "https://github.com/citation-style-language/schema/raw/master/csl-citation.json" }</w:instrText>
      </w:r>
      <w:r w:rsidR="00BA691D">
        <w:fldChar w:fldCharType="separate"/>
      </w:r>
      <w:r w:rsidR="000B5357" w:rsidRPr="000B5357">
        <w:rPr>
          <w:noProof/>
        </w:rPr>
        <w:t>(Hoffmann, 2015)</w:t>
      </w:r>
      <w:r w:rsidR="00BA691D">
        <w:fldChar w:fldCharType="end"/>
      </w:r>
      <w:r w:rsidR="000B5357">
        <w:t xml:space="preserve"> </w:t>
      </w:r>
      <w:r w:rsidR="00BA691D">
        <w:fldChar w:fldCharType="begin" w:fldLock="1"/>
      </w:r>
      <w:r>
        <w:instrText>ADDIN CSL_CITATION { "citationItems" : [ { "id" : "ITEM-1", "itemData" : { "abstract" : "\u2014Penetration testing is a well-established practical concept for the identification of potentially exploitable security weaknesses and an important component of a security audit. Providing a holistic security assessment for networks consisting of several hundreds hosts is hardly feasible though without some sort of mechanization. Mitigation, prioritizing counter-measures subject to a given budget, currently lacks a solid theoretical understanding and is hence more art than science. In this work, we propose the first approach for conduct-ing comprehensive what-if analyses in order to reason about mitigation in a conceptually well-founded manner. To evaluate and compare mitigation strategies, we use simulated penetration testing, i.e., automated attack-finding, based on a network model to which a subset of a given set of mitigation actions, e.g., changes to the network topology, system updates, configuration changes etc. is applied. We determine optimal combinations that minimize the maximal attacker success (similar to a Stackelberg game), and thus provide a well-founded basis for a holistic mitigation strategy. We show that these what-if analysis models can largely be derived from network scan, public vulnerability databases and manual inspection with various degrees of automation and detail, and we simulate mitigation analysis on networks of different size and vulnerability.", "author" : [ { "dropping-particle" : "", "family" : "Backes", "given" : "Michael", "non-dropping-particle" : "", "parse-names" : false, "suffix" : "" }, { "dropping-particle" : "", "family" : "Hoffmann", "given" : "J\u00f6rg", "non-dropping-particle" : "", "parse-names" : false, "suffix" : "" }, { "dropping-particle" : "", "family" : "K\u00fcnnemann", "given" : "Robert", "non-dropping-particle" : "", "parse-names" : false, "suffix" : "" }, { "dropping-particle" : "", "family" : "Speicher", "given" : "Patrick", "non-dropping-particle" : "", "parse-names" : false, "suffix" : "" }, { "dropping-particle" : "", "family" : "Steinmetz", "given" : "Marcel", "non-dropping-particle" : "", "parse-names" : false, "suffix" : "" } ], "id" : "ITEM-1", "issued" : { "date-parts" : [ [ "2017" ] ] }, "publisher-place" : "Saarland", "title" : "Simulated Penetration Testing and Mitigation Analysis", "type" : "report" }, "uris" : [ "http://www.mendeley.com/documents/?uuid=cf2283ff-381f-4f64-98f9-efb84af42cdc" ] } ], "mendeley" : { "formattedCitation" : "(Backes et al., 2017)", "plainTextFormattedCitation" : "(Backes et al., 2017)", "previouslyFormattedCitation" : "(Backes et al., 2017)" }, "properties" : {  }, "schema" : "https://github.com/citation-style-language/schema/raw/master/csl-citation.json" }</w:instrText>
      </w:r>
      <w:r w:rsidR="00BA691D">
        <w:fldChar w:fldCharType="separate"/>
      </w:r>
      <w:r w:rsidRPr="008465CE">
        <w:rPr>
          <w:noProof/>
        </w:rPr>
        <w:t>(Backes et al., 2017)</w:t>
      </w:r>
      <w:r w:rsidR="00BA691D">
        <w:fldChar w:fldCharType="end"/>
      </w:r>
      <w:r>
        <w:t xml:space="preserve">. </w:t>
      </w:r>
      <w:r w:rsidR="000B5357">
        <w:t xml:space="preserve">While the aim of this research is to plan attacks that realistically simulate human attackers, </w:t>
      </w:r>
      <w:r>
        <w:t xml:space="preserve">this work is focused on simulating a generic attacker and do not acknowledge adversaries have different talents or incentives. Thus, they do not make predictions of attacks based on the dynamic or variable threat model that organizations are exposed to. </w:t>
      </w:r>
      <w:r w:rsidR="000B5357">
        <w:t xml:space="preserve">In addition, the analyses do not take observed events, e.g. intrusion detection alerts, into account when they. </w:t>
      </w:r>
    </w:p>
    <w:p w:rsidR="000B5357" w:rsidRDefault="0029350F" w:rsidP="0081286A">
      <w:pPr>
        <w:rPr>
          <w:lang w:val="en-CA"/>
        </w:rPr>
      </w:pPr>
      <w:r>
        <w:rPr>
          <w:lang w:val="en-CA"/>
        </w:rPr>
        <w:t xml:space="preserve">There are plenty of </w:t>
      </w:r>
      <w:r w:rsidR="00F85C96">
        <w:rPr>
          <w:lang w:val="en-CA"/>
        </w:rPr>
        <w:t xml:space="preserve">general </w:t>
      </w:r>
      <w:r>
        <w:rPr>
          <w:lang w:val="en-CA"/>
        </w:rPr>
        <w:t xml:space="preserve">methods for performing </w:t>
      </w:r>
      <w:r w:rsidR="001B0923">
        <w:rPr>
          <w:lang w:val="en-CA"/>
        </w:rPr>
        <w:t>event processing and predicting future events</w:t>
      </w:r>
      <w:r w:rsidR="00A7252A">
        <w:rPr>
          <w:lang w:val="en-CA"/>
        </w:rPr>
        <w:t xml:space="preserve"> (e.g. software failures)</w:t>
      </w:r>
      <w:r w:rsidR="00F85C96">
        <w:rPr>
          <w:lang w:val="en-CA"/>
        </w:rPr>
        <w:t xml:space="preserve"> from the current situation</w:t>
      </w:r>
      <w:r w:rsidR="00A7252A">
        <w:rPr>
          <w:lang w:val="en-CA"/>
        </w:rPr>
        <w:t xml:space="preserve">, </w:t>
      </w:r>
      <w:r w:rsidR="001B0923">
        <w:rPr>
          <w:lang w:val="en-CA"/>
        </w:rPr>
        <w:t xml:space="preserve">typically </w:t>
      </w:r>
      <w:r>
        <w:rPr>
          <w:lang w:val="en-CA"/>
        </w:rPr>
        <w:t>by applying sophisticated methods such as machine learning</w:t>
      </w:r>
      <w:r w:rsidR="001B0923">
        <w:rPr>
          <w:lang w:val="en-CA"/>
        </w:rPr>
        <w:t xml:space="preserve"> on historical data</w:t>
      </w:r>
      <w:r>
        <w:rPr>
          <w:lang w:val="en-CA"/>
        </w:rPr>
        <w:t xml:space="preserve"> </w:t>
      </w:r>
      <w:r w:rsidR="00BA691D">
        <w:rPr>
          <w:lang w:val="en-CA"/>
        </w:rPr>
        <w:fldChar w:fldCharType="begin" w:fldLock="1"/>
      </w:r>
      <w:r w:rsidR="009445BA">
        <w:rPr>
          <w:lang w:val="en-CA"/>
        </w:rPr>
        <w:instrText>ADDIN CSL_CITATION { "citationItems" : [ { "id" : "ITEM-1", "itemData" : { "abstract" : "Observing failures and other \u2013 desired or undesired \u2013 behavior patterns in large scale software systems of specific domains (telecommunication systems, information systems, online web applications, etc.) is difficult. Very often, it is only possible by examining the runtime behavior of these systems through operational logs or traces. However, these systems can generate data in order of gigabytes every day, which makes a challenge to process in the course of predicting upcoming critical problems or identifying relevant behavior patterns. We can say that there is a gap between the amount of information we have and the amount of information we need to make a decision. Low level data has to be processed, correlated and synthesized in order to create high level, decision helping data. The actual value of this high level data lays in its availability at the time of decision making (e.g., do we face a virus attack?). In other words high level data has to be available real-time or near real-time. The research area of event processing deals with processing such data that are viewed as events and with making alerts to the administrators (users) of the systems about relevant behavior patterns based on the rules that are determined in advance. The rules or patterns describe the typical circumstances of the events which have been experienced by the administrators. Normally, these experts improve their observation capabilities over time as they experience more and more critical events and the circumstances preceding them. However, there is a way to aid this manual process by applying the results from a related (and from many aspects, overlapping) research area, predictive analytics, and thus improving the effectiveness of event processing. Predictive analytics deals with the prediction of future events based on previously observed historical data by applying sophisticated methods like machine learning, the historical data is often collected and transformed by using techniques similar to the ones of event processing, e.g., filtering, correlating the data, and so on. In this paper, we are going to examine both research areas and offer a survey on terminology, research achievements, existing solutions, and open issues. We discuss the applicability of the research areas to the telecommunication domain. We primarily base our survey on articles published in international conferences and journals, but we consider other sources of information as well, like technical reports\u2026", "author" : [ { "dropping-particle" : "", "family" : "F\u00fcl\u00f6p", "given" : "Lajos Jen\u0151", "non-dropping-particle" : "", "parse-names" : false, "suffix" : "" }, { "dropping-particle" : "", "family" : "T\u00f3th", "given" : "Gabriella", "non-dropping-particle" : "", "parse-names" : false, "suffix" : "" }, { "dropping-particle" : "", "family" : "R\u00e1cz", "given" : "R\u00f3bert", "non-dropping-particle" : "", "parse-names" : false, "suffix" : "" }, { "dropping-particle" : "", "family" : "P\u00e1ncz\u00e9l", "given" : "J\u00e1nos", "non-dropping-particle" : "", "parse-names" : false, "suffix" : "" }, { "dropping-particle" : "", "family" : "Gergely", "given" : "Tam\u00e1s", "non-dropping-particle" : "", "parse-names" : false, "suffix" : "" }, { "dropping-particle" : "", "family" : "Besz\u00e9des", "given" : "\u00c1rp\u00e1d", "non-dropping-particle" : "", "parse-names" : false, "suffix" : "" }, { "dropping-particle" : "", "family" : "Farkas", "given" : "L\u00f3r\u00e1nt", "non-dropping-particle" : "", "parse-names" : false, "suffix" : "" } ], "container-title" : "Proceedings of the Fifth Balkan Conference in Informatics", "id" : "ITEM-1", "issued" : { "date-parts" : [ [ "2010" ] ] }, "page" : "26-31", "title" : "Survey on Complex Event Processing and Predictive Analytics", "type" : "article-journal" }, "uris" : [ "http://www.mendeley.com/documents/?uuid=dd0b5c75-abcc-478f-8c68-ebd15126a416" ] } ], "mendeley" : { "formattedCitation" : "(F\u00fcl\u00f6p et al., 2010)", "plainTextFormattedCitation" : "(F\u00fcl\u00f6p et al., 2010)", "previouslyFormattedCitation" : "(F\u00fcl\u00f6p et al., 2010)" }, "properties" : {  }, "schema" : "https://github.com/citation-style-language/schema/raw/master/csl-citation.json" }</w:instrText>
      </w:r>
      <w:r w:rsidR="00BA691D">
        <w:rPr>
          <w:lang w:val="en-CA"/>
        </w:rPr>
        <w:fldChar w:fldCharType="separate"/>
      </w:r>
      <w:r w:rsidRPr="00DD48AC">
        <w:rPr>
          <w:noProof/>
          <w:lang w:val="en-CA"/>
        </w:rPr>
        <w:t>(Fülöp et al., 2010)</w:t>
      </w:r>
      <w:r w:rsidR="00BA691D">
        <w:rPr>
          <w:lang w:val="en-CA"/>
        </w:rPr>
        <w:fldChar w:fldCharType="end"/>
      </w:r>
      <w:r>
        <w:rPr>
          <w:lang w:val="en-CA"/>
        </w:rPr>
        <w:t>.</w:t>
      </w:r>
      <w:r w:rsidR="001B0923">
        <w:rPr>
          <w:lang w:val="en-CA"/>
        </w:rPr>
        <w:t xml:space="preserve"> </w:t>
      </w:r>
      <w:r w:rsidR="00A7252A">
        <w:rPr>
          <w:lang w:val="en-CA"/>
        </w:rPr>
        <w:t xml:space="preserve">However, not all of these are applicable to the dynamic and </w:t>
      </w:r>
      <w:r w:rsidR="00A7252A" w:rsidRPr="000B5357">
        <w:rPr>
          <w:lang w:val="en-CA"/>
        </w:rPr>
        <w:t xml:space="preserve">adversarial nature of cyber security. There are also approaches (e.g., </w:t>
      </w:r>
      <w:r w:rsidR="00BA691D" w:rsidRPr="000B5357">
        <w:rPr>
          <w:lang w:val="en-CA"/>
        </w:rPr>
        <w:fldChar w:fldCharType="begin" w:fldLock="1"/>
      </w:r>
      <w:r w:rsidR="000B5357" w:rsidRPr="000B5357">
        <w:rPr>
          <w:lang w:val="en-CA"/>
        </w:rPr>
        <w:instrText>ADDIN CSL_CITATION { "citationItems" : [ { "id" : "ITEM-1", "itemData" : { "abstract" : "Military and domestic security analysts and planners are facing threats whose asymmetric nature will sharply increase the challenges of establishing an adversary's intent. This complex environment will severely limit the capabilities of the classic doctrinal approach to diagnose adversary activity. Instead, a more dynamic approach is required - adversary decision modeling (ADM) - that, while a critical capability, poses a range of daunting technological challenges. We are developing methodologies and tools that represent a tractable approach to ADM using intelligent software-based analysis of adversarial intent. In this paper we present work being performed by our team (University of Connecticut, Lockheed Martin Advanced Technology Laboratories, and the Air Force Research Laboratory Human Effectiveness Directorate) toward a preliminary composite theory of adversary intent and its descriptive models, to provide a coherent conceptual foundation for addressing adversary decision processes, tasks, and functions. We then introduce notional computational models that, given own systemof- systems actions (movements and activities) and observations of an adversary's actions and reactions, automatically generate hypotheses about the adversary's intent. We present a preliminary software architecture that implements the model with: (1) intelligent mobile agents to rapidly and autonomously collect information, (2) information fusion technologies to generate higher-level evidence, and (3) our Intent Inference engine that models interests, preferences, and context.", "author" : [ { "dropping-particle" : "", "family" : "Bell", "given" : "Benjamin", "non-dropping-particle" : "", "parse-names" : false, "suffix" : "" }, { "dropping-particle" : "", "family" : "Santos Jr", "given" : "E.", "non-dropping-particle" : "", "parse-names" : false, "suffix" : "" }, { "dropping-particle" : "", "family" : "Brown", "given" : "S.M.", "non-dropping-particle" : "", "parse-names" : false, "suffix" : "" } ], "container-title" : "Proceedings of the 11th Conference on Computer Generated Forces and Behavioral Representation", "id" : "ITEM-1", "issued" : { "date-parts" : [ [ "2002" ] ] }, "page" : "535\u2013542", "title" : "Making adversary decision modeling tractable with intent inference and information fusion", "type" : "article-journal" }, "uris" : [ "http://www.mendeley.com/documents/?uuid=115489a5-326b-43a6-a21a-1938b4cda86d" ] } ], "mendeley" : { "formattedCitation" : "(Bell et al., 2002)", "plainTextFormattedCitation" : "(Bell et al., 2002)", "previouslyFormattedCitation" : "(Bell et al., 2002)" }, "properties" : {  }, "schema" : "https://github.com/citation-style-language/schema/raw/master/csl-citation.json" }</w:instrText>
      </w:r>
      <w:r w:rsidR="00BA691D" w:rsidRPr="000B5357">
        <w:rPr>
          <w:lang w:val="en-CA"/>
        </w:rPr>
        <w:fldChar w:fldCharType="separate"/>
      </w:r>
      <w:r w:rsidR="000B5357" w:rsidRPr="000B5357">
        <w:rPr>
          <w:noProof/>
          <w:lang w:val="en-CA"/>
        </w:rPr>
        <w:t>(Bell et al., 2002)</w:t>
      </w:r>
      <w:r w:rsidR="00BA691D" w:rsidRPr="000B5357">
        <w:rPr>
          <w:lang w:val="en-CA"/>
        </w:rPr>
        <w:fldChar w:fldCharType="end"/>
      </w:r>
      <w:r w:rsidR="000B5357" w:rsidRPr="000B5357">
        <w:rPr>
          <w:lang w:val="en-CA"/>
        </w:rPr>
        <w:t xml:space="preserve"> </w:t>
      </w:r>
      <w:r w:rsidR="00BA691D" w:rsidRPr="000B5357">
        <w:rPr>
          <w:lang w:val="en-CA"/>
        </w:rPr>
        <w:fldChar w:fldCharType="begin" w:fldLock="1"/>
      </w:r>
      <w:r w:rsidR="005E1617">
        <w:rPr>
          <w:lang w:val="en-CA"/>
        </w:rPr>
        <w:instrText>ADDIN CSL_CITATION { "citationItems" : [ { "id" : "ITEM-1", "itemData" : { "author" : [ { "dropping-particle" : "", "family" : "Kott", "given" : "Alexander", "non-dropping-particle" : "", "parse-names" : false, "suffix" : "" }, { "dropping-particle" : "", "family" : "McEneaney", "given" : "William M", "non-dropping-particle" : "", "parse-names" : false, "suffix" : "" } ], "id" : "ITEM-1", "issued" : { "date-parts" : [ [ "2006" ] ] }, "publisher" : "CRC Press", "title" : "Adversarial reasoning: computational approaches to reading the opponent\u2019s mind", "type" : "book" }, "uris" : [ "http://www.mendeley.com/documents/?uuid=d4d9203e-4c54-492b-88f4-65d1f34227e7" ] } ], "mendeley" : { "formattedCitation" : "(Kott and McEneaney, 2006)", "plainTextFormattedCitation" : "(Kott and McEneaney, 2006)", "previouslyFormattedCitation" : "(Kott and McEneaney, 2006)" }, "properties" : {  }, "schema" : "https://github.com/citation-style-language/schema/raw/master/csl-citation.json" }</w:instrText>
      </w:r>
      <w:r w:rsidR="00BA691D" w:rsidRPr="000B5357">
        <w:rPr>
          <w:lang w:val="en-CA"/>
        </w:rPr>
        <w:fldChar w:fldCharType="separate"/>
      </w:r>
      <w:r w:rsidR="000B5357" w:rsidRPr="000B5357">
        <w:rPr>
          <w:noProof/>
          <w:lang w:val="en-CA"/>
        </w:rPr>
        <w:t>(Kott and McEneaney, 2006)</w:t>
      </w:r>
      <w:r w:rsidR="00BA691D" w:rsidRPr="000B5357">
        <w:rPr>
          <w:lang w:val="en-CA"/>
        </w:rPr>
        <w:fldChar w:fldCharType="end"/>
      </w:r>
      <w:r w:rsidR="00A7252A" w:rsidRPr="000B5357">
        <w:rPr>
          <w:lang w:val="en-CA"/>
        </w:rPr>
        <w:t>) specifically related to the predictive analysis of</w:t>
      </w:r>
      <w:r w:rsidR="00500BE3" w:rsidRPr="000B5357">
        <w:rPr>
          <w:lang w:val="en-CA"/>
        </w:rPr>
        <w:t xml:space="preserve"> adversarial courses of action</w:t>
      </w:r>
      <w:r w:rsidR="00A7252A" w:rsidRPr="000B5357">
        <w:rPr>
          <w:lang w:val="en-CA"/>
        </w:rPr>
        <w:t xml:space="preserve"> in non-cyber domains, although the efficacy and robustness of these approaches</w:t>
      </w:r>
      <w:r w:rsidR="00A7252A" w:rsidRPr="0029350F">
        <w:rPr>
          <w:lang w:val="en-CA"/>
        </w:rPr>
        <w:t xml:space="preserve"> remain debatable. </w:t>
      </w:r>
      <w:r w:rsidR="0081286A">
        <w:rPr>
          <w:lang w:val="en-CA"/>
        </w:rPr>
        <w:t xml:space="preserve">Nevertheless, there </w:t>
      </w:r>
      <w:proofErr w:type="gramStart"/>
      <w:r w:rsidR="0081286A">
        <w:rPr>
          <w:lang w:val="en-CA"/>
        </w:rPr>
        <w:t>are</w:t>
      </w:r>
      <w:proofErr w:type="gramEnd"/>
      <w:r w:rsidR="0081286A">
        <w:rPr>
          <w:lang w:val="en-CA"/>
        </w:rPr>
        <w:t xml:space="preserve"> threat intelligence with the potential of supporting predictions. For example, i</w:t>
      </w:r>
      <w:r w:rsidR="0081286A" w:rsidRPr="0081286A">
        <w:rPr>
          <w:lang w:val="en-CA"/>
        </w:rPr>
        <w:t xml:space="preserve">t is known that a spike in attacks occurs a while after a vulnerability or an exploit code is publically released </w:t>
      </w:r>
      <w:r w:rsidR="00BA691D" w:rsidRPr="0081286A">
        <w:rPr>
          <w:lang w:val="en-CA"/>
        </w:rPr>
        <w:fldChar w:fldCharType="begin" w:fldLock="1"/>
      </w:r>
      <w:r w:rsidR="00AE130B">
        <w:rPr>
          <w:lang w:val="en-CA"/>
        </w:rPr>
        <w:instrText>ADDIN CSL_CITATION { "citationItems" : [ { "id" : "ITEM-1", "itemData" : { "DOI" : "http://dx.doi.org/10.1007/978-3-540-76929-3_19", "ISBN" : "978-3-540-76927-9", "ISSN" : "03029743", "abstract" : "For several years, various projects have collected traces of malicious activities thanks to honeypots, darknets and other Internet Telescopes. In this paper, we use the accumulated four years of data of one such system, the Leurr\u00e9.com project, to assess quantitatively the influence, in these traces, of a very popular attack tool, the Metasploit Framework. We identify activities clearly related to the aforementioned exploitation tool and show the fraction of attacks this tool accounts for with respect to all other ones. Despite our initial thinking, the findings do not seem to support the assumption that such tool is only used by, so called, script kiddies. As described below, this analysis highlights the fact that a limited, yet determined, number of people are trying new exploits almost immediately when they are released. More importantly, such activity does not last for more than one or two days, as if it was all the time required to take advantage of these new exploits in a systematic way. It is worth noting that this observation is made on a worldwide scale and that the origins of the attacks are also very diverse. Intuitively, one would expect to see a kind of a Gaussian curve in the representation of the usage of these attacks by script kiddies over time, with a peak after one or two days when word of mouth has spread the rumor about the existence of a new exploit. The striking difference between this idea and the curves we obtain is an element to take into account when thinking about responsible publication of information about new exploits over the Internet.", "author" : [ { "dropping-particle" : "", "family" : "Ramirez-Silva", "given" : "E", "non-dropping-particle" : "", "parse-names" : false, "suffix" : "" }, { "dropping-particle" : "", "family" : "Dacier", "given" : "M", "non-dropping-particle" : "", "parse-names" : false, "suffix" : "" } ], "container-title" : "Advances in Computer Science \u2013 ASIAN 2007. Computer and Network Security", "id" : "ITEM-1", "issued" : { "date-parts" : [ [ "2007" ] ] }, "page" : "198-211", "title" : "Empirical Study of the Impact of Metasploit-Related Attacks in 4 Years of Attack Traces", "type" : "article-journal", "volume" : "4846" }, "uris" : [ "http://www.mendeley.com/documents/?uuid=eb396697-64a7-4951-b749-b96ec4f8a280" ] } ], "mendeley" : { "formattedCitation" : "(Ramirez-Silva and Dacier, 2007)", "plainTextFormattedCitation" : "(Ramirez-Silva and Dacier, 2007)", "previouslyFormattedCitation" : "(Ramirez-Silva and Dacier, 2007)" }, "properties" : {  }, "schema" : "https://github.com/citation-style-language/schema/raw/master/csl-citation.json" }</w:instrText>
      </w:r>
      <w:r w:rsidR="00BA691D" w:rsidRPr="0081286A">
        <w:rPr>
          <w:lang w:val="en-CA"/>
        </w:rPr>
        <w:fldChar w:fldCharType="separate"/>
      </w:r>
      <w:r w:rsidR="0081286A" w:rsidRPr="0081286A">
        <w:rPr>
          <w:noProof/>
          <w:lang w:val="en-CA"/>
        </w:rPr>
        <w:t>(Ramirez-Silva and Dacier, 2007)</w:t>
      </w:r>
      <w:r w:rsidR="00BA691D" w:rsidRPr="0081286A">
        <w:rPr>
          <w:lang w:val="en-CA"/>
        </w:rPr>
        <w:fldChar w:fldCharType="end"/>
      </w:r>
      <w:r w:rsidR="0081286A">
        <w:rPr>
          <w:lang w:val="en-CA"/>
        </w:rPr>
        <w:t xml:space="preserve">. Thus, predictions of cyber operations should be possible </w:t>
      </w:r>
      <w:r w:rsidR="00A31DE4">
        <w:rPr>
          <w:lang w:val="en-CA"/>
        </w:rPr>
        <w:t>to some extent</w:t>
      </w:r>
      <w:r w:rsidR="0081286A">
        <w:rPr>
          <w:lang w:val="en-CA"/>
        </w:rPr>
        <w:t>.</w:t>
      </w:r>
    </w:p>
    <w:p w:rsidR="00500BE3" w:rsidRDefault="00B80877" w:rsidP="00500BE3">
      <w:pPr>
        <w:rPr>
          <w:lang w:val="en-CA"/>
        </w:rPr>
      </w:pPr>
      <w:r w:rsidRPr="00500BE3">
        <w:rPr>
          <w:lang w:val="en-CA"/>
        </w:rPr>
        <w:t>This paper is a product of member of the research task group IST-129 of NATO, specifically focusing on predictive analysis of adversarial cyber operations.</w:t>
      </w:r>
      <w:r w:rsidR="009D3245" w:rsidRPr="00500BE3">
        <w:rPr>
          <w:lang w:val="en-CA"/>
        </w:rPr>
        <w:t xml:space="preserve"> It presents </w:t>
      </w:r>
      <w:r w:rsidR="00500BE3">
        <w:rPr>
          <w:lang w:val="en-CA"/>
        </w:rPr>
        <w:t xml:space="preserve">the main output of the groups work: an analysis of </w:t>
      </w:r>
      <w:r w:rsidR="009D3245" w:rsidRPr="00500BE3">
        <w:rPr>
          <w:lang w:val="en-CA"/>
        </w:rPr>
        <w:t xml:space="preserve">issues related to the predicting adversarial cyber operations and </w:t>
      </w:r>
      <w:r w:rsidR="00500BE3">
        <w:rPr>
          <w:lang w:val="en-CA"/>
        </w:rPr>
        <w:t>a review of</w:t>
      </w:r>
      <w:r w:rsidR="00500BE3" w:rsidRPr="00500BE3">
        <w:rPr>
          <w:lang w:val="en-CA"/>
        </w:rPr>
        <w:t xml:space="preserve"> approaches presented in the extant literature. </w:t>
      </w:r>
    </w:p>
    <w:p w:rsidR="00500BE3" w:rsidRPr="00500BE3" w:rsidRDefault="00500BE3" w:rsidP="00500BE3">
      <w:pPr>
        <w:rPr>
          <w:lang w:val="en-CA"/>
        </w:rPr>
      </w:pPr>
      <w:r>
        <w:t xml:space="preserve">The paper is structured as follows. </w:t>
      </w:r>
      <w:r w:rsidRPr="00500BE3">
        <w:rPr>
          <w:lang w:val="en-CA"/>
        </w:rPr>
        <w:t xml:space="preserve">Section 2 </w:t>
      </w:r>
      <w:r>
        <w:t>describes the prediction problem and s</w:t>
      </w:r>
      <w:r w:rsidR="00F85C96">
        <w:t xml:space="preserve">ome issues associated with it; </w:t>
      </w:r>
      <w:r>
        <w:t xml:space="preserve">Section 3 describes the method used in the literature review; </w:t>
      </w:r>
      <w:r w:rsidRPr="00500BE3">
        <w:rPr>
          <w:lang w:val="en-CA"/>
        </w:rPr>
        <w:t>Section 4</w:t>
      </w:r>
      <w:r>
        <w:t xml:space="preserve"> continues with an overview of methods proposed in the literature, with a particular focus on the elements they use as input and the elements they make predictions about; Section 5 discusses limitations with the available approaches and potential avenues for future research. </w:t>
      </w:r>
    </w:p>
    <w:p w:rsidR="00201216" w:rsidRDefault="00884E37" w:rsidP="00873CDA">
      <w:pPr>
        <w:pStyle w:val="Heading1"/>
        <w:rPr>
          <w:lang w:val="en-CA"/>
        </w:rPr>
      </w:pPr>
      <w:commentRangeStart w:id="0"/>
      <w:r>
        <w:rPr>
          <w:lang w:val="en-CA"/>
        </w:rPr>
        <w:lastRenderedPageBreak/>
        <w:t xml:space="preserve">The problem of predicting adversarial actions and intentions </w:t>
      </w:r>
      <w:commentRangeEnd w:id="0"/>
      <w:r w:rsidR="00F4270F">
        <w:rPr>
          <w:rStyle w:val="CommentReference"/>
          <w:smallCaps w:val="0"/>
          <w:spacing w:val="0"/>
        </w:rPr>
        <w:commentReference w:id="0"/>
      </w:r>
    </w:p>
    <w:p w:rsidR="009835F2" w:rsidRDefault="00B25654" w:rsidP="0051073E">
      <w:pPr>
        <w:rPr>
          <w:lang w:val="en-CA"/>
        </w:rPr>
      </w:pPr>
      <w:r w:rsidRPr="0051073E">
        <w:rPr>
          <w:lang w:val="en-CA"/>
        </w:rPr>
        <w:t>T</w:t>
      </w:r>
      <w:r w:rsidR="00884E37" w:rsidRPr="0051073E">
        <w:rPr>
          <w:lang w:val="en-CA"/>
        </w:rPr>
        <w:t xml:space="preserve">o make accurate predictions is </w:t>
      </w:r>
      <w:r w:rsidRPr="0051073E">
        <w:rPr>
          <w:lang w:val="en-CA"/>
        </w:rPr>
        <w:t>an</w:t>
      </w:r>
      <w:r w:rsidR="00884E37" w:rsidRPr="0051073E">
        <w:rPr>
          <w:lang w:val="en-CA"/>
        </w:rPr>
        <w:t xml:space="preserve"> aim </w:t>
      </w:r>
      <w:r w:rsidRPr="0051073E">
        <w:rPr>
          <w:lang w:val="en-CA"/>
        </w:rPr>
        <w:t>of most</w:t>
      </w:r>
      <w:r w:rsidR="00884E37" w:rsidRPr="0051073E">
        <w:rPr>
          <w:lang w:val="en-CA"/>
        </w:rPr>
        <w:t xml:space="preserve"> scientific </w:t>
      </w:r>
      <w:r w:rsidRPr="0051073E">
        <w:rPr>
          <w:lang w:val="en-CA"/>
        </w:rPr>
        <w:t>theories and predictions are integral in many domains.</w:t>
      </w:r>
      <w:r w:rsidR="009835F2" w:rsidRPr="0051073E">
        <w:rPr>
          <w:lang w:val="en-CA"/>
        </w:rPr>
        <w:t xml:space="preserve"> However, the </w:t>
      </w:r>
      <w:proofErr w:type="gramStart"/>
      <w:r w:rsidR="009835F2" w:rsidRPr="0051073E">
        <w:rPr>
          <w:lang w:val="en-CA"/>
        </w:rPr>
        <w:t>problem of predicting predict</w:t>
      </w:r>
      <w:proofErr w:type="gramEnd"/>
      <w:r w:rsidR="009835F2" w:rsidRPr="0051073E">
        <w:rPr>
          <w:lang w:val="en-CA"/>
        </w:rPr>
        <w:t xml:space="preserve"> adversarial cyber operation</w:t>
      </w:r>
      <w:r w:rsidR="0051073E">
        <w:rPr>
          <w:lang w:val="en-CA"/>
        </w:rPr>
        <w:t>s</w:t>
      </w:r>
      <w:r w:rsidR="00466FCD">
        <w:rPr>
          <w:lang w:val="en-CA"/>
        </w:rPr>
        <w:t xml:space="preserve"> </w:t>
      </w:r>
      <w:r w:rsidR="004B2FF2">
        <w:rPr>
          <w:lang w:val="en-CA"/>
        </w:rPr>
        <w:t>is associated with a number of issues</w:t>
      </w:r>
      <w:r w:rsidR="006C48D7">
        <w:rPr>
          <w:lang w:val="en-CA"/>
        </w:rPr>
        <w:t>: intelligent agents, the tempo of the decision making, data availability, and the absence of general laws</w:t>
      </w:r>
      <w:r w:rsidR="004B2FF2">
        <w:rPr>
          <w:lang w:val="en-CA"/>
        </w:rPr>
        <w:t>. None</w:t>
      </w:r>
      <w:r w:rsidR="00466FCD">
        <w:rPr>
          <w:lang w:val="en-CA"/>
        </w:rPr>
        <w:t xml:space="preserve"> of </w:t>
      </w:r>
      <w:r w:rsidR="00C43D44">
        <w:rPr>
          <w:lang w:val="en-CA"/>
        </w:rPr>
        <w:t>them</w:t>
      </w:r>
      <w:r w:rsidR="004B2FF2">
        <w:rPr>
          <w:lang w:val="en-CA"/>
        </w:rPr>
        <w:t xml:space="preserve"> </w:t>
      </w:r>
      <w:r w:rsidR="00C43D44">
        <w:rPr>
          <w:lang w:val="en-CA"/>
        </w:rPr>
        <w:t>is</w:t>
      </w:r>
      <w:r w:rsidR="00E47079" w:rsidRPr="0051073E">
        <w:rPr>
          <w:lang w:val="en-CA"/>
        </w:rPr>
        <w:t xml:space="preserve"> unique to the cyber security domain</w:t>
      </w:r>
      <w:r w:rsidR="00C43D44">
        <w:rPr>
          <w:lang w:val="en-CA"/>
        </w:rPr>
        <w:t>, but</w:t>
      </w:r>
      <w:r w:rsidR="004B2FF2">
        <w:rPr>
          <w:lang w:val="en-CA"/>
        </w:rPr>
        <w:t xml:space="preserve"> together they create a comp</w:t>
      </w:r>
      <w:r w:rsidR="00C952C6">
        <w:rPr>
          <w:lang w:val="en-CA"/>
        </w:rPr>
        <w:t xml:space="preserve">licated and </w:t>
      </w:r>
      <w:proofErr w:type="spellStart"/>
      <w:r w:rsidR="00C952C6">
        <w:rPr>
          <w:lang w:val="en-CA"/>
        </w:rPr>
        <w:t>difficulty</w:t>
      </w:r>
      <w:proofErr w:type="spellEnd"/>
      <w:r w:rsidR="00C952C6">
        <w:rPr>
          <w:lang w:val="en-CA"/>
        </w:rPr>
        <w:t xml:space="preserve"> problem.</w:t>
      </w:r>
    </w:p>
    <w:p w:rsidR="00BA1E41" w:rsidRPr="0051073E" w:rsidRDefault="00BA1E41" w:rsidP="00F2444B">
      <w:pPr>
        <w:pStyle w:val="Heading2"/>
      </w:pPr>
      <w:r>
        <w:t>Intelligent agents</w:t>
      </w:r>
    </w:p>
    <w:p w:rsidR="003117BC" w:rsidRDefault="006B0D4C" w:rsidP="003117BC">
      <w:pPr>
        <w:rPr>
          <w:lang w:val="en-CA"/>
        </w:rPr>
      </w:pPr>
      <w:r>
        <w:rPr>
          <w:lang w:val="en-CA"/>
        </w:rPr>
        <w:t>T</w:t>
      </w:r>
      <w:r w:rsidR="00015690">
        <w:rPr>
          <w:lang w:val="en-CA"/>
        </w:rPr>
        <w:t>he problem involves predicting actions or intention</w:t>
      </w:r>
      <w:r w:rsidR="009835F2" w:rsidRPr="00015690">
        <w:rPr>
          <w:lang w:val="en-CA"/>
        </w:rPr>
        <w:t xml:space="preserve"> </w:t>
      </w:r>
      <w:r w:rsidR="00015690">
        <w:rPr>
          <w:lang w:val="en-CA"/>
        </w:rPr>
        <w:t xml:space="preserve">involves prediction of what an intelligent </w:t>
      </w:r>
      <w:r w:rsidR="00BA1E41">
        <w:rPr>
          <w:lang w:val="en-CA"/>
        </w:rPr>
        <w:t>agent</w:t>
      </w:r>
      <w:r w:rsidR="005F533F">
        <w:rPr>
          <w:lang w:val="en-CA"/>
        </w:rPr>
        <w:t>. The adversary</w:t>
      </w:r>
      <w:r w:rsidR="00015690">
        <w:rPr>
          <w:lang w:val="en-CA"/>
        </w:rPr>
        <w:t xml:space="preserve"> can change plans, be irrational, and </w:t>
      </w:r>
      <w:r w:rsidR="005F533F">
        <w:rPr>
          <w:lang w:val="en-CA"/>
        </w:rPr>
        <w:t>employ tools tactics and procedures that are unknown. Other domains largely occupied with predic</w:t>
      </w:r>
      <w:r w:rsidR="00BA1E41">
        <w:rPr>
          <w:lang w:val="en-CA"/>
        </w:rPr>
        <w:t xml:space="preserve">tions, e.g. weather forecasting and meteorology, </w:t>
      </w:r>
      <w:r w:rsidR="005F533F">
        <w:rPr>
          <w:lang w:val="en-CA"/>
        </w:rPr>
        <w:t>does not involve intelligent adversaries of this type. In other domains</w:t>
      </w:r>
      <w:r w:rsidR="00BA1E41">
        <w:rPr>
          <w:lang w:val="en-CA"/>
        </w:rPr>
        <w:t xml:space="preserve"> predictions are made in a situation that can involve intelligent agents behaving as adversaries, but can also rely on the law of great numbers</w:t>
      </w:r>
      <w:r w:rsidR="00F4270F">
        <w:rPr>
          <w:lang w:val="en-CA"/>
        </w:rPr>
        <w:t xml:space="preserve"> and rely on overall risk assessments</w:t>
      </w:r>
      <w:r w:rsidR="00BA1E41">
        <w:rPr>
          <w:lang w:val="en-CA"/>
        </w:rPr>
        <w:t xml:space="preserve">. For instance, </w:t>
      </w:r>
      <w:r w:rsidR="00F4270F">
        <w:rPr>
          <w:lang w:val="en-CA"/>
        </w:rPr>
        <w:t>insurance</w:t>
      </w:r>
      <w:r w:rsidR="00BA1E41" w:rsidRPr="00BA1E41">
        <w:rPr>
          <w:lang w:val="en-CA"/>
        </w:rPr>
        <w:t xml:space="preserve"> </w:t>
      </w:r>
      <w:r w:rsidR="00F4270F">
        <w:rPr>
          <w:lang w:val="en-CA"/>
        </w:rPr>
        <w:t>companies</w:t>
      </w:r>
      <w:r w:rsidR="00BA1E41">
        <w:rPr>
          <w:lang w:val="en-CA"/>
        </w:rPr>
        <w:t xml:space="preserve"> needs to deal with the risk of frauds</w:t>
      </w:r>
      <w:r w:rsidR="00F4270F">
        <w:rPr>
          <w:lang w:val="en-CA"/>
        </w:rPr>
        <w:t xml:space="preserve"> and moral hazards</w:t>
      </w:r>
      <w:r w:rsidR="0024119E">
        <w:rPr>
          <w:lang w:val="en-CA"/>
        </w:rPr>
        <w:t>. However,</w:t>
      </w:r>
      <w:r w:rsidR="00BA1E41">
        <w:rPr>
          <w:lang w:val="en-CA"/>
        </w:rPr>
        <w:t xml:space="preserve"> insurance companies can</w:t>
      </w:r>
      <w:r w:rsidR="00F4270F">
        <w:rPr>
          <w:lang w:val="en-CA"/>
        </w:rPr>
        <w:t xml:space="preserve"> typically</w:t>
      </w:r>
      <w:r w:rsidR="00BA1E41">
        <w:rPr>
          <w:lang w:val="en-CA"/>
        </w:rPr>
        <w:t xml:space="preserve"> estimate </w:t>
      </w:r>
      <w:r w:rsidR="00F4270F">
        <w:rPr>
          <w:lang w:val="en-CA"/>
        </w:rPr>
        <w:t xml:space="preserve">the overall risk for all insured clients </w:t>
      </w:r>
      <w:r w:rsidR="00BA1E41">
        <w:rPr>
          <w:lang w:val="en-CA"/>
        </w:rPr>
        <w:t xml:space="preserve">and cover </w:t>
      </w:r>
      <w:r w:rsidR="00F4270F">
        <w:rPr>
          <w:lang w:val="en-CA"/>
        </w:rPr>
        <w:t>it with higher premiums</w:t>
      </w:r>
      <w:r w:rsidR="003117BC">
        <w:rPr>
          <w:lang w:val="en-CA"/>
        </w:rPr>
        <w:t xml:space="preserve"> [</w:t>
      </w:r>
      <w:r w:rsidR="003117BC" w:rsidRPr="003117BC">
        <w:rPr>
          <w:highlight w:val="yellow"/>
          <w:lang w:val="en-CA"/>
        </w:rPr>
        <w:t>REF</w:t>
      </w:r>
      <w:r w:rsidR="003117BC">
        <w:rPr>
          <w:lang w:val="en-CA"/>
        </w:rPr>
        <w:t>]</w:t>
      </w:r>
      <w:r w:rsidR="00F4270F">
        <w:rPr>
          <w:lang w:val="en-CA"/>
        </w:rPr>
        <w:t xml:space="preserve">. Thus, the adversarial dimension cannot be ignored, but they do not have to single out individuals with bad intentions or predict which individuals that will act maliciously the next day. </w:t>
      </w:r>
      <w:r w:rsidR="00B25654">
        <w:rPr>
          <w:lang w:val="en-CA"/>
        </w:rPr>
        <w:t xml:space="preserve">In </w:t>
      </w:r>
      <w:r w:rsidR="00F4270F">
        <w:rPr>
          <w:lang w:val="en-CA"/>
        </w:rPr>
        <w:t>other</w:t>
      </w:r>
      <w:r w:rsidR="00B25654">
        <w:rPr>
          <w:lang w:val="en-CA"/>
        </w:rPr>
        <w:t xml:space="preserve"> domains, such as chess playing, military warfare, the role of adversarial agents is as essential as it is in the cyber security </w:t>
      </w:r>
      <w:commentRangeStart w:id="1"/>
      <w:r w:rsidR="00B25654">
        <w:rPr>
          <w:lang w:val="en-CA"/>
        </w:rPr>
        <w:t>domain</w:t>
      </w:r>
      <w:commentRangeEnd w:id="1"/>
      <w:r w:rsidR="003117BC">
        <w:rPr>
          <w:rStyle w:val="CommentReference"/>
        </w:rPr>
        <w:commentReference w:id="1"/>
      </w:r>
      <w:r w:rsidR="00B25654">
        <w:rPr>
          <w:lang w:val="en-CA"/>
        </w:rPr>
        <w:t xml:space="preserve">. </w:t>
      </w:r>
      <w:r w:rsidR="003117BC">
        <w:rPr>
          <w:lang w:val="en-CA"/>
        </w:rPr>
        <w:t xml:space="preserve">In chess computers search use the </w:t>
      </w:r>
      <w:proofErr w:type="spellStart"/>
      <w:r w:rsidR="003117BC">
        <w:rPr>
          <w:lang w:val="en-CA"/>
        </w:rPr>
        <w:t>minimax</w:t>
      </w:r>
      <w:proofErr w:type="spellEnd"/>
      <w:r w:rsidR="003117BC">
        <w:rPr>
          <w:lang w:val="en-CA"/>
        </w:rPr>
        <w:t xml:space="preserve"> algorithm to assess the best course of action given the options the computer and the opponent </w:t>
      </w:r>
      <w:r w:rsidR="00AC081B">
        <w:rPr>
          <w:lang w:val="en-CA"/>
        </w:rPr>
        <w:t xml:space="preserve">have for different courses of </w:t>
      </w:r>
      <w:proofErr w:type="gramStart"/>
      <w:r w:rsidR="00AC081B">
        <w:rPr>
          <w:lang w:val="en-CA"/>
        </w:rPr>
        <w:t>actions</w:t>
      </w:r>
      <w:r w:rsidR="003117BC">
        <w:rPr>
          <w:lang w:val="en-CA"/>
        </w:rPr>
        <w:t>[</w:t>
      </w:r>
      <w:proofErr w:type="gramEnd"/>
      <w:r w:rsidR="003117BC" w:rsidRPr="003117BC">
        <w:rPr>
          <w:highlight w:val="yellow"/>
          <w:lang w:val="en-CA"/>
        </w:rPr>
        <w:t>REF</w:t>
      </w:r>
      <w:r w:rsidR="003117BC">
        <w:rPr>
          <w:lang w:val="en-CA"/>
        </w:rPr>
        <w:t>], i.e. a highly intelligent opp</w:t>
      </w:r>
      <w:r w:rsidR="00AC081B">
        <w:rPr>
          <w:lang w:val="en-CA"/>
        </w:rPr>
        <w:t>on</w:t>
      </w:r>
      <w:r w:rsidR="003117BC">
        <w:rPr>
          <w:lang w:val="en-CA"/>
        </w:rPr>
        <w:t xml:space="preserve">ent is assumed. </w:t>
      </w:r>
      <w:proofErr w:type="gramStart"/>
      <w:r w:rsidR="003117BC">
        <w:rPr>
          <w:lang w:val="en-CA"/>
        </w:rPr>
        <w:t>In the military domain,</w:t>
      </w:r>
      <w:commentRangeStart w:id="2"/>
      <w:r w:rsidR="003117BC">
        <w:rPr>
          <w:lang w:val="en-CA"/>
        </w:rPr>
        <w:t xml:space="preserve"> </w:t>
      </w:r>
      <w:commentRangeEnd w:id="2"/>
      <w:r w:rsidR="003117BC">
        <w:rPr>
          <w:rStyle w:val="CommentReference"/>
        </w:rPr>
        <w:commentReference w:id="2"/>
      </w:r>
      <w:r w:rsidR="003117BC">
        <w:rPr>
          <w:lang w:val="en-CA"/>
        </w:rPr>
        <w:t xml:space="preserve">maneuver warfare aims at doing tactile </w:t>
      </w:r>
      <w:proofErr w:type="spellStart"/>
      <w:r w:rsidR="003117BC">
        <w:rPr>
          <w:lang w:val="en-CA"/>
        </w:rPr>
        <w:t>maneuvers</w:t>
      </w:r>
      <w:proofErr w:type="spellEnd"/>
      <w:r w:rsidR="003117BC">
        <w:rPr>
          <w:lang w:val="en-CA"/>
        </w:rPr>
        <w:t xml:space="preserve"> that shock and disrupt </w:t>
      </w:r>
      <w:r w:rsidR="00AC081B">
        <w:rPr>
          <w:lang w:val="en-CA"/>
        </w:rPr>
        <w:t>an intelligent</w:t>
      </w:r>
      <w:r w:rsidR="003117BC">
        <w:rPr>
          <w:lang w:val="en-CA"/>
        </w:rPr>
        <w:t xml:space="preserve"> opponent [</w:t>
      </w:r>
      <w:r w:rsidR="003117BC" w:rsidRPr="003117BC">
        <w:rPr>
          <w:highlight w:val="yellow"/>
          <w:lang w:val="en-CA"/>
        </w:rPr>
        <w:t>REF</w:t>
      </w:r>
      <w:r w:rsidR="003117BC">
        <w:rPr>
          <w:lang w:val="en-CA"/>
        </w:rPr>
        <w:t>]</w:t>
      </w:r>
      <w:r w:rsidR="00AC081B">
        <w:rPr>
          <w:lang w:val="en-CA"/>
        </w:rPr>
        <w:t>, e.g. by deceiving and surprising the opponent.</w:t>
      </w:r>
      <w:proofErr w:type="gramEnd"/>
    </w:p>
    <w:p w:rsidR="00F71C86" w:rsidRDefault="00F71C86" w:rsidP="003117BC">
      <w:pPr>
        <w:rPr>
          <w:lang w:val="en-CA"/>
        </w:rPr>
      </w:pPr>
      <w:r w:rsidRPr="003117BC">
        <w:rPr>
          <w:lang w:val="en-CA"/>
        </w:rPr>
        <w:t xml:space="preserve">The </w:t>
      </w:r>
      <w:proofErr w:type="gramStart"/>
      <w:r w:rsidRPr="003117BC">
        <w:rPr>
          <w:lang w:val="en-CA"/>
        </w:rPr>
        <w:t>involvement of (intelligent) adversaries makes the problem more dynamic and thereby influence</w:t>
      </w:r>
      <w:proofErr w:type="gramEnd"/>
      <w:r w:rsidRPr="003117BC">
        <w:rPr>
          <w:lang w:val="en-CA"/>
        </w:rPr>
        <w:t xml:space="preserve"> the types of predictions that are useful. For example, </w:t>
      </w:r>
      <w:r w:rsidR="00CF31E4" w:rsidRPr="003117BC">
        <w:rPr>
          <w:lang w:val="en-CA"/>
        </w:rPr>
        <w:t>a</w:t>
      </w:r>
      <w:r w:rsidRPr="003117BC">
        <w:rPr>
          <w:lang w:val="en-CA"/>
        </w:rPr>
        <w:t xml:space="preserve"> solution which can be easily manipulated to make incorrect predictions will be of limited use</w:t>
      </w:r>
      <w:r w:rsidR="005F1DE1" w:rsidRPr="003117BC">
        <w:rPr>
          <w:lang w:val="en-CA"/>
        </w:rPr>
        <w:t xml:space="preserve"> to </w:t>
      </w:r>
      <w:r w:rsidRPr="003117BC">
        <w:rPr>
          <w:lang w:val="en-CA"/>
        </w:rPr>
        <w:t>anyone facing an intelligent adversary.</w:t>
      </w:r>
      <w:r w:rsidR="005F1DE1" w:rsidRPr="003117BC">
        <w:rPr>
          <w:lang w:val="en-CA"/>
        </w:rPr>
        <w:t xml:space="preserve"> It could even hamper a defence to rely on such a solution. </w:t>
      </w:r>
      <w:r w:rsidR="001070D3" w:rsidRPr="003117BC">
        <w:rPr>
          <w:lang w:val="en-CA"/>
        </w:rPr>
        <w:t xml:space="preserve">  </w:t>
      </w:r>
    </w:p>
    <w:p w:rsidR="00AC081B" w:rsidRDefault="00073D35" w:rsidP="00F2444B">
      <w:pPr>
        <w:pStyle w:val="Heading2"/>
      </w:pPr>
      <w:r>
        <w:t>D</w:t>
      </w:r>
      <w:r w:rsidR="00AC081B">
        <w:t>ecision making</w:t>
      </w:r>
      <w:r>
        <w:t xml:space="preserve"> tempo</w:t>
      </w:r>
    </w:p>
    <w:p w:rsidR="005F1DE1" w:rsidRPr="00E00957" w:rsidRDefault="00E00957" w:rsidP="00E00957">
      <w:pPr>
        <w:rPr>
          <w:lang w:val="en-CA"/>
        </w:rPr>
      </w:pPr>
      <w:r w:rsidRPr="00E00957">
        <w:rPr>
          <w:lang w:val="en-CA"/>
        </w:rPr>
        <w:t xml:space="preserve">Not all decisions and predictions of relevance to the cyber security domain </w:t>
      </w:r>
      <w:proofErr w:type="gramStart"/>
      <w:r w:rsidRPr="00E00957">
        <w:rPr>
          <w:lang w:val="en-CA"/>
        </w:rPr>
        <w:t>needs</w:t>
      </w:r>
      <w:proofErr w:type="gramEnd"/>
      <w:r w:rsidRPr="00E00957">
        <w:rPr>
          <w:lang w:val="en-CA"/>
        </w:rPr>
        <w:t xml:space="preserve"> to be super-fast. Some incidents play out over the course of months and other play out during seconds; some useful predictions concern adversarial campaigns over the course of the following year and some useful predictions concern anticipation of which machine data</w:t>
      </w:r>
      <w:r>
        <w:rPr>
          <w:lang w:val="en-CA"/>
        </w:rPr>
        <w:t xml:space="preserve"> access the adversary will gain with the commands arriving within a second</w:t>
      </w:r>
      <w:r w:rsidRPr="00E00957">
        <w:rPr>
          <w:lang w:val="en-CA"/>
        </w:rPr>
        <w:t xml:space="preserve">. </w:t>
      </w:r>
      <w:r>
        <w:rPr>
          <w:lang w:val="en-CA"/>
        </w:rPr>
        <w:t>The cases when decisions needs to be made within seconds makes prediction of adversarial cyber security operations problematic, and very different from the cases for</w:t>
      </w:r>
      <w:r w:rsidR="009835F2" w:rsidRPr="00E00957">
        <w:rPr>
          <w:lang w:val="en-CA"/>
        </w:rPr>
        <w:t xml:space="preserve"> </w:t>
      </w:r>
      <w:r>
        <w:rPr>
          <w:lang w:val="en-CA"/>
        </w:rPr>
        <w:t>weather</w:t>
      </w:r>
      <w:r w:rsidR="009835F2" w:rsidRPr="00E00957">
        <w:rPr>
          <w:lang w:val="en-CA"/>
        </w:rPr>
        <w:t xml:space="preserve"> </w:t>
      </w:r>
      <w:r>
        <w:rPr>
          <w:lang w:val="en-CA"/>
        </w:rPr>
        <w:t xml:space="preserve">forecasts </w:t>
      </w:r>
      <w:r w:rsidR="009835F2" w:rsidRPr="00E00957">
        <w:rPr>
          <w:lang w:val="en-CA"/>
        </w:rPr>
        <w:t xml:space="preserve">and </w:t>
      </w:r>
      <w:r w:rsidR="009835F2" w:rsidRPr="00E00957">
        <w:rPr>
          <w:lang w:val="en-CA"/>
        </w:rPr>
        <w:lastRenderedPageBreak/>
        <w:t xml:space="preserve">actuarial </w:t>
      </w:r>
      <w:r w:rsidR="00F71C86" w:rsidRPr="00E00957">
        <w:rPr>
          <w:lang w:val="en-CA"/>
        </w:rPr>
        <w:t>predictions</w:t>
      </w:r>
      <w:r>
        <w:rPr>
          <w:lang w:val="en-CA"/>
        </w:rPr>
        <w:t xml:space="preserve">. Such cyber security decisions have a situation more like that of </w:t>
      </w:r>
      <w:r w:rsidRPr="005F1DE1">
        <w:rPr>
          <w:lang w:val="en-CA"/>
        </w:rPr>
        <w:t xml:space="preserve">automated trading systems </w:t>
      </w:r>
      <w:r>
        <w:rPr>
          <w:lang w:val="en-CA"/>
        </w:rPr>
        <w:t>for</w:t>
      </w:r>
      <w:r w:rsidRPr="005F1DE1">
        <w:rPr>
          <w:lang w:val="en-CA"/>
        </w:rPr>
        <w:t xml:space="preserve"> stocks</w:t>
      </w:r>
      <w:r>
        <w:rPr>
          <w:lang w:val="en-CA"/>
        </w:rPr>
        <w:t xml:space="preserve"> or control systems in electrical power systems.</w:t>
      </w:r>
    </w:p>
    <w:p w:rsidR="009835F2" w:rsidRDefault="00E00957" w:rsidP="00E00957">
      <w:pPr>
        <w:rPr>
          <w:lang w:val="en-CA"/>
        </w:rPr>
      </w:pPr>
      <w:r>
        <w:rPr>
          <w:lang w:val="en-CA"/>
        </w:rPr>
        <w:t xml:space="preserve">The </w:t>
      </w:r>
      <w:proofErr w:type="gramStart"/>
      <w:r>
        <w:rPr>
          <w:lang w:val="en-CA"/>
        </w:rPr>
        <w:t>decisions</w:t>
      </w:r>
      <w:proofErr w:type="gramEnd"/>
      <w:r>
        <w:rPr>
          <w:lang w:val="en-CA"/>
        </w:rPr>
        <w:t xml:space="preserve"> that needs to be taken at an incredibly high speed </w:t>
      </w:r>
      <w:r w:rsidR="00042C59">
        <w:rPr>
          <w:lang w:val="en-CA"/>
        </w:rPr>
        <w:t xml:space="preserve">typically </w:t>
      </w:r>
      <w:r>
        <w:rPr>
          <w:lang w:val="en-CA"/>
        </w:rPr>
        <w:t xml:space="preserve">involves actions to thwart scripted attacks embedded in software, e.g. as antivirus software does to prevent known computer viruses and computer worms. </w:t>
      </w:r>
      <w:commentRangeStart w:id="3"/>
      <w:r w:rsidR="00D14293" w:rsidRPr="00E00957">
        <w:rPr>
          <w:lang w:val="en-CA"/>
        </w:rPr>
        <w:t>However, [</w:t>
      </w:r>
      <w:r w:rsidR="00D14293" w:rsidRPr="00E00957">
        <w:rPr>
          <w:highlight w:val="yellow"/>
          <w:lang w:val="en-CA"/>
        </w:rPr>
        <w:t>DSB</w:t>
      </w:r>
      <w:r w:rsidR="00D14293" w:rsidRPr="00E00957">
        <w:rPr>
          <w:lang w:val="en-CA"/>
        </w:rPr>
        <w:t>] points out that cyber automation is not bein</w:t>
      </w:r>
      <w:r>
        <w:rPr>
          <w:lang w:val="en-CA"/>
        </w:rPr>
        <w:t xml:space="preserve">g applied at the rate it should, and </w:t>
      </w:r>
      <w:commentRangeEnd w:id="3"/>
      <w:r>
        <w:rPr>
          <w:rStyle w:val="CommentReference"/>
        </w:rPr>
        <w:commentReference w:id="3"/>
      </w:r>
      <w:r w:rsidR="00042C59">
        <w:rPr>
          <w:lang w:val="en-CA"/>
        </w:rPr>
        <w:t>contemporary antivirus software is not at predicting previously unknown attacks [</w:t>
      </w:r>
      <w:r w:rsidR="00042C59" w:rsidRPr="00042C59">
        <w:rPr>
          <w:highlight w:val="yellow"/>
          <w:lang w:val="en-CA"/>
        </w:rPr>
        <w:t>REF</w:t>
      </w:r>
      <w:r w:rsidR="00042C59">
        <w:rPr>
          <w:lang w:val="en-CA"/>
        </w:rPr>
        <w:t xml:space="preserve">]. To thwart known attacks that are scripted, </w:t>
      </w:r>
      <w:r w:rsidR="00497220">
        <w:rPr>
          <w:lang w:val="en-CA"/>
        </w:rPr>
        <w:t>a defender</w:t>
      </w:r>
      <w:r w:rsidR="00042C59">
        <w:rPr>
          <w:lang w:val="en-CA"/>
        </w:rPr>
        <w:t xml:space="preserve"> needs to make decisions as fast as the attacker (or </w:t>
      </w:r>
      <w:r w:rsidR="00497220">
        <w:rPr>
          <w:lang w:val="en-CA"/>
        </w:rPr>
        <w:t>its</w:t>
      </w:r>
      <w:r w:rsidR="00042C59">
        <w:rPr>
          <w:lang w:val="en-CA"/>
        </w:rPr>
        <w:t xml:space="preserve"> code) does. This can be expected to require some degree of automation</w:t>
      </w:r>
      <w:r w:rsidR="000D6670">
        <w:rPr>
          <w:lang w:val="en-CA"/>
        </w:rPr>
        <w:t xml:space="preserve">, </w:t>
      </w:r>
      <w:r w:rsidR="00042C59">
        <w:rPr>
          <w:lang w:val="en-CA"/>
        </w:rPr>
        <w:t xml:space="preserve">and </w:t>
      </w:r>
      <w:r w:rsidR="000D6670">
        <w:rPr>
          <w:lang w:val="en-CA"/>
        </w:rPr>
        <w:t xml:space="preserve">thereby </w:t>
      </w:r>
      <w:r w:rsidR="00110EB3">
        <w:rPr>
          <w:lang w:val="en-CA"/>
        </w:rPr>
        <w:t xml:space="preserve">require </w:t>
      </w:r>
      <w:r w:rsidR="00042C59">
        <w:rPr>
          <w:lang w:val="en-CA"/>
        </w:rPr>
        <w:t xml:space="preserve">computational models identifying reasonable </w:t>
      </w:r>
      <w:r w:rsidR="00110EB3">
        <w:rPr>
          <w:lang w:val="en-CA"/>
        </w:rPr>
        <w:t>defensive action</w:t>
      </w:r>
      <w:r w:rsidR="00042C59">
        <w:rPr>
          <w:lang w:val="en-CA"/>
        </w:rPr>
        <w:t xml:space="preserve">. </w:t>
      </w:r>
    </w:p>
    <w:p w:rsidR="000D6670" w:rsidRPr="00E00957" w:rsidRDefault="00762C3B" w:rsidP="00F2444B">
      <w:pPr>
        <w:pStyle w:val="Heading2"/>
      </w:pPr>
      <w:r>
        <w:t>Archival</w:t>
      </w:r>
      <w:r w:rsidR="00AD736B">
        <w:t xml:space="preserve"> data</w:t>
      </w:r>
    </w:p>
    <w:p w:rsidR="007B0E38" w:rsidRPr="00110EB3" w:rsidRDefault="00110EB3" w:rsidP="00110EB3">
      <w:pPr>
        <w:rPr>
          <w:lang w:val="en-CA"/>
        </w:rPr>
      </w:pPr>
      <w:r>
        <w:rPr>
          <w:lang w:val="en-CA"/>
        </w:rPr>
        <w:t>Despite being data-intensive</w:t>
      </w:r>
      <w:r w:rsidR="005F1DE1" w:rsidRPr="000D6670">
        <w:rPr>
          <w:lang w:val="en-CA"/>
        </w:rPr>
        <w:t>, the cyber security domain s</w:t>
      </w:r>
      <w:r>
        <w:rPr>
          <w:lang w:val="en-CA"/>
        </w:rPr>
        <w:t>uffers from a lack of</w:t>
      </w:r>
      <w:r w:rsidR="005F1DE1" w:rsidRPr="000D6670">
        <w:rPr>
          <w:lang w:val="en-CA"/>
        </w:rPr>
        <w:t xml:space="preserve"> data </w:t>
      </w:r>
      <w:r>
        <w:rPr>
          <w:lang w:val="en-CA"/>
        </w:rPr>
        <w:t xml:space="preserve">to base decisions on. First, </w:t>
      </w:r>
      <w:proofErr w:type="gramStart"/>
      <w:r>
        <w:rPr>
          <w:lang w:val="en-CA"/>
        </w:rPr>
        <w:t>c</w:t>
      </w:r>
      <w:r w:rsidR="005F1DE1">
        <w:rPr>
          <w:lang w:val="en-CA"/>
        </w:rPr>
        <w:t xml:space="preserve">onfidentiality and privacy </w:t>
      </w:r>
      <w:r w:rsidR="00CF77EA">
        <w:rPr>
          <w:lang w:val="en-CA"/>
        </w:rPr>
        <w:t>issues hinders</w:t>
      </w:r>
      <w:proofErr w:type="gramEnd"/>
      <w:r w:rsidR="00CF77EA">
        <w:rPr>
          <w:lang w:val="en-CA"/>
        </w:rPr>
        <w:t xml:space="preserve"> organizations from effectively sharing </w:t>
      </w:r>
      <w:r w:rsidR="007B0E38">
        <w:rPr>
          <w:lang w:val="en-CA"/>
        </w:rPr>
        <w:t>threat intelligence and raw data related to known incidents</w:t>
      </w:r>
      <w:r w:rsidR="00CC7862">
        <w:rPr>
          <w:lang w:val="en-CA"/>
        </w:rPr>
        <w:t xml:space="preserve"> </w:t>
      </w:r>
      <w:r w:rsidR="00CC7862" w:rsidRPr="00CC7862">
        <w:rPr>
          <w:lang w:val="en-CA"/>
        </w:rPr>
        <w:t>with each other</w:t>
      </w:r>
      <w:r w:rsidR="007B0E38">
        <w:rPr>
          <w:lang w:val="en-CA"/>
        </w:rPr>
        <w:t>.</w:t>
      </w:r>
      <w:r w:rsidR="00C749FC">
        <w:rPr>
          <w:lang w:val="en-CA"/>
        </w:rPr>
        <w:t xml:space="preserve">  This results in simulating or creating data stream which are not representative of the “real world”.</w:t>
      </w:r>
      <w:r>
        <w:rPr>
          <w:lang w:val="en-CA"/>
        </w:rPr>
        <w:t xml:space="preserve"> Second, w</w:t>
      </w:r>
      <w:r w:rsidR="00E47079">
        <w:rPr>
          <w:lang w:val="en-CA"/>
        </w:rPr>
        <w:t>hen data is available</w:t>
      </w:r>
      <w:r w:rsidR="00F377A4">
        <w:rPr>
          <w:lang w:val="en-CA"/>
        </w:rPr>
        <w:t xml:space="preserve">, the ground truth is rarely known in any detail. The limitations of intrusion detection systems and forensic methods mean that some adversarial operation will be go unnoticed and that many details related to them are uncertain or missed. </w:t>
      </w:r>
      <w:r w:rsidR="009B5E83">
        <w:rPr>
          <w:lang w:val="en-CA"/>
        </w:rPr>
        <w:t>For instance</w:t>
      </w:r>
      <w:r w:rsidR="00F377A4">
        <w:rPr>
          <w:lang w:val="en-CA"/>
        </w:rPr>
        <w:t xml:space="preserve">, it is possible that some actions are taken just to misguide analysts analyzing logs. </w:t>
      </w:r>
      <w:r>
        <w:rPr>
          <w:lang w:val="en-CA"/>
        </w:rPr>
        <w:t xml:space="preserve">Third, the field is under constant development, with a constant stream of </w:t>
      </w:r>
      <w:r w:rsidR="00F377A4" w:rsidRPr="00110EB3">
        <w:rPr>
          <w:lang w:val="en-CA"/>
        </w:rPr>
        <w:t xml:space="preserve">new technologies, system changes and usage patterns. </w:t>
      </w:r>
      <w:r w:rsidR="002D3D29">
        <w:rPr>
          <w:lang w:val="en-CA"/>
        </w:rPr>
        <w:t xml:space="preserve">Attacks are </w:t>
      </w:r>
      <w:r w:rsidR="00640716">
        <w:rPr>
          <w:lang w:val="en-CA"/>
        </w:rPr>
        <w:t xml:space="preserve">also </w:t>
      </w:r>
      <w:r w:rsidR="002D3D29">
        <w:rPr>
          <w:lang w:val="en-CA"/>
        </w:rPr>
        <w:t xml:space="preserve">adapted to circumvent </w:t>
      </w:r>
      <w:r w:rsidR="00640716">
        <w:rPr>
          <w:lang w:val="en-CA"/>
        </w:rPr>
        <w:t xml:space="preserve">new </w:t>
      </w:r>
      <w:r w:rsidR="002D3D29">
        <w:rPr>
          <w:lang w:val="en-CA"/>
        </w:rPr>
        <w:t xml:space="preserve">security technologies. When </w:t>
      </w:r>
      <w:proofErr w:type="gramStart"/>
      <w:r w:rsidR="002D3D29">
        <w:rPr>
          <w:lang w:val="en-CA"/>
        </w:rPr>
        <w:t>security systems effectively predicts</w:t>
      </w:r>
      <w:proofErr w:type="gramEnd"/>
      <w:r w:rsidR="002D3D29">
        <w:rPr>
          <w:lang w:val="en-CA"/>
        </w:rPr>
        <w:t xml:space="preserve"> an attack</w:t>
      </w:r>
      <w:r w:rsidR="00640716">
        <w:rPr>
          <w:lang w:val="en-CA"/>
        </w:rPr>
        <w:t xml:space="preserve"> and can thwart it</w:t>
      </w:r>
      <w:r w:rsidR="002D3D29">
        <w:rPr>
          <w:lang w:val="en-CA"/>
        </w:rPr>
        <w:t xml:space="preserve">, the attackers </w:t>
      </w:r>
      <w:r w:rsidR="00640716">
        <w:rPr>
          <w:lang w:val="en-CA"/>
        </w:rPr>
        <w:t>can be expected to</w:t>
      </w:r>
      <w:r w:rsidR="002D3D29">
        <w:rPr>
          <w:lang w:val="en-CA"/>
        </w:rPr>
        <w:t xml:space="preserve"> invent a new </w:t>
      </w:r>
      <w:r w:rsidR="00640716">
        <w:rPr>
          <w:lang w:val="en-CA"/>
        </w:rPr>
        <w:t>variant that is more difficult to predict</w:t>
      </w:r>
      <w:r w:rsidR="002D3D29">
        <w:rPr>
          <w:lang w:val="en-CA"/>
        </w:rPr>
        <w:t xml:space="preserve">. </w:t>
      </w:r>
      <w:r>
        <w:rPr>
          <w:lang w:val="en-CA"/>
        </w:rPr>
        <w:t xml:space="preserve">Thus, event data </w:t>
      </w:r>
      <w:r w:rsidR="00F377A4" w:rsidRPr="00110EB3">
        <w:rPr>
          <w:lang w:val="en-CA"/>
        </w:rPr>
        <w:t>which is a couple of years old may be useful when models on car insurances</w:t>
      </w:r>
      <w:r>
        <w:rPr>
          <w:lang w:val="en-CA"/>
        </w:rPr>
        <w:t xml:space="preserve"> or financial processes</w:t>
      </w:r>
      <w:r w:rsidR="00F377A4" w:rsidRPr="00110EB3">
        <w:rPr>
          <w:lang w:val="en-CA"/>
        </w:rPr>
        <w:t xml:space="preserve">, but have limited value to cyber operations. </w:t>
      </w:r>
    </w:p>
    <w:p w:rsidR="00A8291A" w:rsidRDefault="00F377A4" w:rsidP="00F940E4">
      <w:pPr>
        <w:rPr>
          <w:lang w:val="en-CA"/>
        </w:rPr>
      </w:pPr>
      <w:r w:rsidRPr="00466B2B">
        <w:rPr>
          <w:lang w:val="en-CA"/>
        </w:rPr>
        <w:t xml:space="preserve">These </w:t>
      </w:r>
      <w:r w:rsidR="00466B2B">
        <w:rPr>
          <w:lang w:val="en-CA"/>
        </w:rPr>
        <w:t xml:space="preserve">data </w:t>
      </w:r>
      <w:r w:rsidRPr="00466B2B">
        <w:rPr>
          <w:lang w:val="en-CA"/>
        </w:rPr>
        <w:t>problems more or les</w:t>
      </w:r>
      <w:r w:rsidR="00466B2B">
        <w:rPr>
          <w:lang w:val="en-CA"/>
        </w:rPr>
        <w:t>s prohibit straightforward data-</w:t>
      </w:r>
      <w:r w:rsidRPr="00466B2B">
        <w:rPr>
          <w:lang w:val="en-CA"/>
        </w:rPr>
        <w:t>intensive solutions such as machine learning. The confidentiality issues</w:t>
      </w:r>
      <w:r w:rsidR="00C749FC" w:rsidRPr="00466B2B">
        <w:rPr>
          <w:lang w:val="en-CA"/>
        </w:rPr>
        <w:t>, the ability to model and simulate large, complex systems</w:t>
      </w:r>
      <w:r w:rsidRPr="00466B2B">
        <w:rPr>
          <w:lang w:val="en-CA"/>
        </w:rPr>
        <w:t xml:space="preserve"> and the lack of a ground truth in operational systems also make it difficult to test the merits of a predictive solution.</w:t>
      </w:r>
      <w:r w:rsidR="00466B2B">
        <w:rPr>
          <w:lang w:val="en-CA"/>
        </w:rPr>
        <w:t xml:space="preserve"> This can be compared to the case for robot trading, where it is straightforward to assess the perf</w:t>
      </w:r>
      <w:r w:rsidR="00353467">
        <w:rPr>
          <w:lang w:val="en-CA"/>
        </w:rPr>
        <w:t>ormance of solution</w:t>
      </w:r>
      <w:r w:rsidR="00466B2B">
        <w:rPr>
          <w:lang w:val="en-CA"/>
        </w:rPr>
        <w:t xml:space="preserve">. </w:t>
      </w:r>
      <w:r w:rsidR="00F940E4">
        <w:rPr>
          <w:lang w:val="en-CA"/>
        </w:rPr>
        <w:t xml:space="preserve">In the cyber security domain, where success against a deceptive adversary is difficult to observe, that that type of straightforward feedback is rarely available. </w:t>
      </w:r>
    </w:p>
    <w:p w:rsidR="006C48D7" w:rsidRPr="00C928A3" w:rsidRDefault="00C928A3" w:rsidP="00F2444B">
      <w:pPr>
        <w:pStyle w:val="Heading2"/>
      </w:pPr>
      <w:r>
        <w:t>Fundamental laws</w:t>
      </w:r>
    </w:p>
    <w:p w:rsidR="007E7EE8" w:rsidRDefault="005E1617" w:rsidP="00844116">
      <w:pPr>
        <w:rPr>
          <w:lang w:val="en-CA"/>
        </w:rPr>
      </w:pPr>
      <w:r>
        <w:rPr>
          <w:lang w:val="en-CA"/>
        </w:rPr>
        <w:t xml:space="preserve">Another issue that, in most cases, </w:t>
      </w:r>
      <w:r w:rsidR="00F377A4" w:rsidRPr="005E1617">
        <w:rPr>
          <w:lang w:val="en-CA"/>
        </w:rPr>
        <w:t>the</w:t>
      </w:r>
      <w:r w:rsidR="007C4EBE" w:rsidRPr="005E1617">
        <w:rPr>
          <w:lang w:val="en-CA"/>
        </w:rPr>
        <w:t xml:space="preserve"> current state in a cyber system and the fundamental laws it operates according to in only partly </w:t>
      </w:r>
      <w:r w:rsidR="00F377A4" w:rsidRPr="005E1617">
        <w:rPr>
          <w:lang w:val="en-CA"/>
        </w:rPr>
        <w:t>known</w:t>
      </w:r>
      <w:r w:rsidR="007C4EBE" w:rsidRPr="005E1617">
        <w:rPr>
          <w:lang w:val="en-CA"/>
        </w:rPr>
        <w:t xml:space="preserve"> by a system administrator</w:t>
      </w:r>
      <w:r w:rsidR="00F377A4" w:rsidRPr="005E1617">
        <w:rPr>
          <w:lang w:val="en-CA"/>
        </w:rPr>
        <w:t xml:space="preserve">. </w:t>
      </w:r>
      <w:r w:rsidR="007C4EBE">
        <w:rPr>
          <w:lang w:val="en-CA"/>
        </w:rPr>
        <w:t xml:space="preserve">In most </w:t>
      </w:r>
      <w:r>
        <w:rPr>
          <w:lang w:val="en-CA"/>
        </w:rPr>
        <w:t>cyber systems</w:t>
      </w:r>
      <w:r w:rsidR="007C4EBE">
        <w:rPr>
          <w:lang w:val="en-CA"/>
        </w:rPr>
        <w:t xml:space="preserve">, the systems are just too complex for an operator to keep track of everything. Tools such as network vulnerability scanners also have limitations, and report on approximately half of the </w:t>
      </w:r>
      <w:r w:rsidR="007C4EBE">
        <w:rPr>
          <w:lang w:val="en-CA"/>
        </w:rPr>
        <w:lastRenderedPageBreak/>
        <w:t>vulnerabilities in a system</w:t>
      </w:r>
      <w:r>
        <w:rPr>
          <w:lang w:val="en-CA"/>
        </w:rPr>
        <w:t xml:space="preserve"> </w:t>
      </w:r>
      <w:r w:rsidR="00BA691D">
        <w:rPr>
          <w:lang w:val="en-CA"/>
        </w:rPr>
        <w:fldChar w:fldCharType="begin" w:fldLock="1"/>
      </w:r>
      <w:r w:rsidR="00EC4AAA">
        <w:rPr>
          <w:lang w:val="en-CA"/>
        </w:rPr>
        <w:instrText>ADDIN CSL_CITATION { "citationItems" : [ { "id" : "ITEM-1", "itemData" : { "DOI" : "10.1108/09685221111173058", "ISSN" : "0968-5227", "author" : [ { "dropping-particle" : "", "family" : "Holm", "given" : "Hannes", "non-dropping-particle" : "", "parse-names" : false, "suffix" : "" }, { "dropping-particle" : "", "family" : "Sommestad", "given" : "Teodor", "non-dropping-particle" : "", "parse-names" : false, "suffix" : "" }, { "dropping-particle" : "", "family" : "Almroth", "given" : "Jonas", "non-dropping-particle" : "", "parse-names" : false, "suffix" : "" }, { "dropping-particle" : "", "family" : "Persson", "given" : "Mats", "non-dropping-particle" : "", "parse-names" : false, "suffix" : "" } ], "container-title" : "Information Management &amp; Computer Security", "id" : "ITEM-1", "issue" : "4", "issued" : { "date-parts" : [ [ "2011" ] ] }, "page" : "231-247", "title" : "A quantitative evaluation of vulnerability scanning", "type" : "article-journal", "volume" : "19" }, "uris" : [ "http://www.mendeley.com/documents/?uuid=b49c3147-9407-4968-a050-8e8bd51f879f" ] } ], "mendeley" : { "formattedCitation" : "(Holm et al., 2011)", "plainTextFormattedCitation" : "(Holm et al., 2011)", "previouslyFormattedCitation" : "(Holm et al., 2011)" }, "properties" : {  }, "schema" : "https://github.com/citation-style-language/schema/raw/master/csl-citation.json" }</w:instrText>
      </w:r>
      <w:r w:rsidR="00BA691D">
        <w:rPr>
          <w:lang w:val="en-CA"/>
        </w:rPr>
        <w:fldChar w:fldCharType="separate"/>
      </w:r>
      <w:r w:rsidRPr="005E1617">
        <w:rPr>
          <w:noProof/>
          <w:lang w:val="en-CA"/>
        </w:rPr>
        <w:t>(Holm et al., 2011)</w:t>
      </w:r>
      <w:r w:rsidR="00BA691D">
        <w:rPr>
          <w:lang w:val="en-CA"/>
        </w:rPr>
        <w:fldChar w:fldCharType="end"/>
      </w:r>
      <w:r w:rsidR="007C4EBE">
        <w:rPr>
          <w:lang w:val="en-CA"/>
        </w:rPr>
        <w:t>.</w:t>
      </w:r>
      <w:r>
        <w:rPr>
          <w:lang w:val="en-CA"/>
        </w:rPr>
        <w:t xml:space="preserve"> Thus, </w:t>
      </w:r>
      <w:r w:rsidR="00844116">
        <w:rPr>
          <w:lang w:val="en-CA"/>
        </w:rPr>
        <w:t xml:space="preserve">while it is theoretically possible to know exactly how a computer system is constructed and the rules that users obey to, it is often practically impossible. </w:t>
      </w:r>
      <w:r w:rsidR="002B0B15">
        <w:rPr>
          <w:lang w:val="en-CA"/>
        </w:rPr>
        <w:t>In fact, it is sometimes stated that the adversary knows more about your network than you do [</w:t>
      </w:r>
      <w:r w:rsidR="002B0B15" w:rsidRPr="002B0B15">
        <w:rPr>
          <w:highlight w:val="yellow"/>
          <w:lang w:val="en-CA"/>
        </w:rPr>
        <w:t>REF and quote needed</w:t>
      </w:r>
      <w:r w:rsidR="002B0B15">
        <w:rPr>
          <w:lang w:val="en-CA"/>
        </w:rPr>
        <w:t xml:space="preserve">]. </w:t>
      </w:r>
      <w:r w:rsidR="007E7EE8">
        <w:rPr>
          <w:lang w:val="en-CA"/>
        </w:rPr>
        <w:t xml:space="preserve">Furthermore, many cyber security attacks are specifically about breaking the “laws” a system administrator try to enforce and/or believe exist. For example, </w:t>
      </w:r>
      <w:proofErr w:type="gramStart"/>
      <w:r w:rsidR="007E7EE8">
        <w:rPr>
          <w:lang w:val="en-CA"/>
        </w:rPr>
        <w:t>a buffer</w:t>
      </w:r>
      <w:proofErr w:type="gramEnd"/>
      <w:r w:rsidR="007E7EE8">
        <w:rPr>
          <w:lang w:val="en-CA"/>
        </w:rPr>
        <w:t xml:space="preserve"> overflow vulnerability allows attackers to take control over a machine’s the execution flow in when they should be allowed to merely input data into the machine. </w:t>
      </w:r>
      <w:r w:rsidR="00844116">
        <w:rPr>
          <w:lang w:val="en-CA"/>
        </w:rPr>
        <w:t>It</w:t>
      </w:r>
      <w:r>
        <w:rPr>
          <w:lang w:val="en-CA"/>
        </w:rPr>
        <w:t xml:space="preserve"> is therefore difficult to accurately reason about what an adversary can do. </w:t>
      </w:r>
    </w:p>
    <w:p w:rsidR="007C4EBE" w:rsidRPr="00931ABF" w:rsidRDefault="007E7EE8" w:rsidP="007E7EE8">
      <w:pPr>
        <w:rPr>
          <w:lang w:val="en-CA"/>
        </w:rPr>
      </w:pPr>
      <w:r>
        <w:rPr>
          <w:lang w:val="en-CA"/>
        </w:rPr>
        <w:t>The fact that an administrator only have a partial understanding of the cyber system’s present state and only have a partial understand</w:t>
      </w:r>
      <w:r w:rsidR="00EC4AAA">
        <w:rPr>
          <w:lang w:val="en-CA"/>
        </w:rPr>
        <w:t>ing</w:t>
      </w:r>
      <w:r>
        <w:rPr>
          <w:lang w:val="en-CA"/>
        </w:rPr>
        <w:t xml:space="preserve"> </w:t>
      </w:r>
      <w:r w:rsidR="00EC4AAA">
        <w:rPr>
          <w:lang w:val="en-CA"/>
        </w:rPr>
        <w:t>of</w:t>
      </w:r>
      <w:r>
        <w:rPr>
          <w:lang w:val="en-CA"/>
        </w:rPr>
        <w:t xml:space="preserve"> the actions that are possible </w:t>
      </w:r>
      <w:r w:rsidR="00EC4AAA">
        <w:rPr>
          <w:lang w:val="en-CA"/>
        </w:rPr>
        <w:t>leads to</w:t>
      </w:r>
      <w:r>
        <w:rPr>
          <w:lang w:val="en-CA"/>
        </w:rPr>
        <w:t xml:space="preserve"> obvious problems for predictive methods</w:t>
      </w:r>
      <w:r w:rsidRPr="00931ABF">
        <w:rPr>
          <w:lang w:val="en-CA"/>
        </w:rPr>
        <w:t>.</w:t>
      </w:r>
      <w:r>
        <w:rPr>
          <w:lang w:val="en-CA"/>
        </w:rPr>
        <w:t xml:space="preserve"> </w:t>
      </w:r>
      <w:r w:rsidR="00EC4AAA">
        <w:rPr>
          <w:lang w:val="en-CA"/>
        </w:rPr>
        <w:t>The situation is completely</w:t>
      </w:r>
      <w:r w:rsidR="00827BCC">
        <w:rPr>
          <w:lang w:val="en-CA"/>
        </w:rPr>
        <w:t xml:space="preserve"> different</w:t>
      </w:r>
      <w:r w:rsidR="002B0B15">
        <w:rPr>
          <w:lang w:val="en-CA"/>
        </w:rPr>
        <w:t xml:space="preserve"> from the situation on a chess, </w:t>
      </w:r>
      <w:r w:rsidR="00827BCC">
        <w:rPr>
          <w:lang w:val="en-CA"/>
        </w:rPr>
        <w:t xml:space="preserve">where </w:t>
      </w:r>
      <w:r w:rsidR="002B0B15">
        <w:rPr>
          <w:lang w:val="en-CA"/>
        </w:rPr>
        <w:t>the rules of the game are clear</w:t>
      </w:r>
      <w:r w:rsidR="00195625">
        <w:rPr>
          <w:lang w:val="en-CA"/>
        </w:rPr>
        <w:t>;</w:t>
      </w:r>
      <w:r w:rsidR="002B0B15">
        <w:rPr>
          <w:lang w:val="en-CA"/>
        </w:rPr>
        <w:t xml:space="preserve"> more similar to the case for trading robots, </w:t>
      </w:r>
      <w:r w:rsidR="00827BCC">
        <w:rPr>
          <w:lang w:val="en-CA"/>
        </w:rPr>
        <w:t xml:space="preserve">where </w:t>
      </w:r>
      <w:r w:rsidR="002B0B15">
        <w:rPr>
          <w:lang w:val="en-CA"/>
        </w:rPr>
        <w:t>information about the situation can differ between different actors</w:t>
      </w:r>
      <w:r w:rsidR="00195625">
        <w:rPr>
          <w:lang w:val="en-CA"/>
        </w:rPr>
        <w:t>;</w:t>
      </w:r>
      <w:r w:rsidR="00EC4AAA">
        <w:rPr>
          <w:lang w:val="en-CA"/>
        </w:rPr>
        <w:t xml:space="preserve"> and closely related to the situation in warfare, where “information superiority” </w:t>
      </w:r>
      <w:r w:rsidR="009C051C">
        <w:rPr>
          <w:lang w:val="en-CA"/>
        </w:rPr>
        <w:t xml:space="preserve">is considered a </w:t>
      </w:r>
      <w:r w:rsidR="00EC4AAA">
        <w:rPr>
          <w:lang w:val="en-CA"/>
        </w:rPr>
        <w:t xml:space="preserve">critical determinant of mission success </w:t>
      </w:r>
      <w:r w:rsidR="00BA691D">
        <w:rPr>
          <w:lang w:val="en-CA"/>
        </w:rPr>
        <w:fldChar w:fldCharType="begin" w:fldLock="1"/>
      </w:r>
      <w:r w:rsidR="00D441F1">
        <w:rPr>
          <w:lang w:val="en-CA"/>
        </w:rPr>
        <w:instrText>ADDIN CSL_CITATION { "citationItems" : [ { "id" : "ITEM-1", "itemData" : { "ISBN" : "6126279190", "author" : [ { "dropping-particle" : "", "family" : "Lamaa", "given" : "Abdulkader", "non-dropping-particle" : "", "parse-names" : false, "suffix" : "" }, { "dropping-particle" : "", "family" : "Jansen", "given" : "Mark", "non-dropping-particle" : "", "parse-names" : false, "suffix" : "" }, { "dropping-particle" : "", "family" : "Trepant", "given" : "Hugo", "non-dropping-particle" : "", "parse-names" : false, "suffix" : "" }, { "dropping-particle" : "", "family" : "Suddards", "given" : "Andrew", "non-dropping-particle" : "", "parse-names" : false, "suffix" : "" } ], "id" : "ITEM-1", "issued" : { "date-parts" : [ [ "2014" ] ] }, "number-of-pages" : "1-12", "title" : "Achieving information superiority Five imperatives for military transformation", "type" : "report" }, "uris" : [ "http://www.mendeley.com/documents/?uuid=7973cce1-7f6a-4cda-8818-7c17bdca7b82" ] } ], "mendeley" : { "formattedCitation" : "(Lamaa et al., 2014)", "plainTextFormattedCitation" : "(Lamaa et al., 2014)", "previouslyFormattedCitation" : "(Lamaa et al., 2014)" }, "properties" : {  }, "schema" : "https://github.com/citation-style-language/schema/raw/master/csl-citation.json" }</w:instrText>
      </w:r>
      <w:r w:rsidR="00BA691D">
        <w:rPr>
          <w:lang w:val="en-CA"/>
        </w:rPr>
        <w:fldChar w:fldCharType="separate"/>
      </w:r>
      <w:r w:rsidR="00EC4AAA" w:rsidRPr="00EC4AAA">
        <w:rPr>
          <w:noProof/>
          <w:lang w:val="en-CA"/>
        </w:rPr>
        <w:t>(Lamaa et al., 2014)</w:t>
      </w:r>
      <w:r w:rsidR="00BA691D">
        <w:rPr>
          <w:lang w:val="en-CA"/>
        </w:rPr>
        <w:fldChar w:fldCharType="end"/>
      </w:r>
      <w:r w:rsidR="00827BCC">
        <w:rPr>
          <w:lang w:val="en-CA"/>
        </w:rPr>
        <w:t xml:space="preserve">. </w:t>
      </w:r>
    </w:p>
    <w:p w:rsidR="005E1617" w:rsidRDefault="005E1617" w:rsidP="00F2444B">
      <w:pPr>
        <w:pStyle w:val="Heading2"/>
      </w:pPr>
      <w:r>
        <w:t>Summary</w:t>
      </w:r>
    </w:p>
    <w:p w:rsidR="009643D4" w:rsidRDefault="00B73E0C" w:rsidP="0081286A">
      <w:pPr>
        <w:rPr>
          <w:lang w:val="en-CA"/>
        </w:rPr>
      </w:pPr>
      <w:r>
        <w:rPr>
          <w:lang w:val="en-CA"/>
        </w:rPr>
        <w:t>The</w:t>
      </w:r>
      <w:r w:rsidR="00E47079" w:rsidRPr="005E1617">
        <w:rPr>
          <w:lang w:val="en-CA"/>
        </w:rPr>
        <w:t xml:space="preserve"> </w:t>
      </w:r>
      <w:r>
        <w:rPr>
          <w:lang w:val="en-CA"/>
        </w:rPr>
        <w:t>four</w:t>
      </w:r>
      <w:r w:rsidR="00C749FC" w:rsidRPr="005E1617">
        <w:rPr>
          <w:lang w:val="en-CA"/>
        </w:rPr>
        <w:t xml:space="preserve"> </w:t>
      </w:r>
      <w:r w:rsidR="00E47079" w:rsidRPr="005E1617">
        <w:rPr>
          <w:lang w:val="en-CA"/>
        </w:rPr>
        <w:t>characteristics</w:t>
      </w:r>
      <w:r w:rsidR="005317AA" w:rsidRPr="005E1617">
        <w:rPr>
          <w:lang w:val="en-CA"/>
        </w:rPr>
        <w:t xml:space="preserve"> listed above</w:t>
      </w:r>
      <w:r w:rsidR="00E47079" w:rsidRPr="005E1617">
        <w:rPr>
          <w:lang w:val="en-CA"/>
        </w:rPr>
        <w:t xml:space="preserve"> </w:t>
      </w:r>
      <w:r w:rsidR="000F1E7A" w:rsidRPr="005E1617">
        <w:rPr>
          <w:lang w:val="en-CA"/>
        </w:rPr>
        <w:t>make the problem</w:t>
      </w:r>
      <w:r w:rsidR="002C02EB" w:rsidRPr="005E1617">
        <w:rPr>
          <w:lang w:val="en-CA"/>
        </w:rPr>
        <w:t xml:space="preserve"> tough.</w:t>
      </w:r>
      <w:r w:rsidR="003E49DE" w:rsidRPr="005E1617">
        <w:rPr>
          <w:lang w:val="en-CA"/>
        </w:rPr>
        <w:t xml:space="preserve"> On the other hand, the utility of a good prediction is high, </w:t>
      </w:r>
      <w:r>
        <w:rPr>
          <w:lang w:val="en-CA"/>
        </w:rPr>
        <w:t>because</w:t>
      </w:r>
      <w:r w:rsidR="00CB2150" w:rsidRPr="005E1617">
        <w:rPr>
          <w:lang w:val="en-CA"/>
        </w:rPr>
        <w:t xml:space="preserve"> </w:t>
      </w:r>
      <w:r w:rsidRPr="005E1617">
        <w:rPr>
          <w:lang w:val="en-CA"/>
        </w:rPr>
        <w:t>in theory</w:t>
      </w:r>
      <w:r w:rsidR="003E49DE" w:rsidRPr="005E1617">
        <w:rPr>
          <w:lang w:val="en-CA"/>
        </w:rPr>
        <w:t xml:space="preserve">, </w:t>
      </w:r>
      <w:r>
        <w:rPr>
          <w:lang w:val="en-CA"/>
        </w:rPr>
        <w:t xml:space="preserve">a system administrator or tool </w:t>
      </w:r>
      <w:r w:rsidR="003E49DE" w:rsidRPr="005E1617">
        <w:rPr>
          <w:lang w:val="en-CA"/>
        </w:rPr>
        <w:t>with full rights in the system</w:t>
      </w:r>
      <w:r>
        <w:rPr>
          <w:lang w:val="en-CA"/>
        </w:rPr>
        <w:t xml:space="preserve"> can thwart any attack predicted in time</w:t>
      </w:r>
      <w:r w:rsidR="00CB2150" w:rsidRPr="005E1617">
        <w:rPr>
          <w:lang w:val="en-CA"/>
        </w:rPr>
        <w:t>.</w:t>
      </w:r>
      <w:r w:rsidR="00D441F1">
        <w:rPr>
          <w:lang w:val="en-CA"/>
        </w:rPr>
        <w:t xml:space="preserve"> </w:t>
      </w:r>
      <w:r w:rsidR="0081286A">
        <w:rPr>
          <w:lang w:val="en-CA"/>
        </w:rPr>
        <w:t xml:space="preserve">Consequently, some of the more basic and practically useful cyber security </w:t>
      </w:r>
      <w:proofErr w:type="gramStart"/>
      <w:r w:rsidR="0081286A">
        <w:rPr>
          <w:lang w:val="en-CA"/>
        </w:rPr>
        <w:t>technology involve</w:t>
      </w:r>
      <w:proofErr w:type="gramEnd"/>
      <w:r w:rsidR="0081286A">
        <w:rPr>
          <w:lang w:val="en-CA"/>
        </w:rPr>
        <w:t xml:space="preserve"> an element of prediction and direct (automated) intervention. For example, a</w:t>
      </w:r>
      <w:r w:rsidR="000F1E7A" w:rsidRPr="0081286A">
        <w:rPr>
          <w:lang w:val="en-CA"/>
        </w:rPr>
        <w:t xml:space="preserve">ntivirus systems are able to </w:t>
      </w:r>
      <w:r w:rsidR="0081286A" w:rsidRPr="0081286A">
        <w:rPr>
          <w:lang w:val="en-CA"/>
        </w:rPr>
        <w:t>predict that software is malicious</w:t>
      </w:r>
      <w:r w:rsidR="000F1E7A" w:rsidRPr="0081286A">
        <w:rPr>
          <w:lang w:val="en-CA"/>
        </w:rPr>
        <w:t xml:space="preserve"> </w:t>
      </w:r>
      <w:r w:rsidR="004025DA" w:rsidRPr="0081286A">
        <w:rPr>
          <w:lang w:val="en-CA"/>
        </w:rPr>
        <w:t xml:space="preserve">because they </w:t>
      </w:r>
      <w:r w:rsidR="0081286A" w:rsidRPr="0081286A">
        <w:rPr>
          <w:lang w:val="en-CA"/>
        </w:rPr>
        <w:t>use</w:t>
      </w:r>
      <w:r w:rsidR="004025DA" w:rsidRPr="0081286A">
        <w:rPr>
          <w:lang w:val="en-CA"/>
        </w:rPr>
        <w:t xml:space="preserve"> signature</w:t>
      </w:r>
      <w:r w:rsidR="0081286A" w:rsidRPr="0081286A">
        <w:rPr>
          <w:lang w:val="en-CA"/>
        </w:rPr>
        <w:t>s</w:t>
      </w:r>
      <w:r w:rsidR="004025DA" w:rsidRPr="0081286A">
        <w:rPr>
          <w:lang w:val="en-CA"/>
        </w:rPr>
        <w:t xml:space="preserve"> </w:t>
      </w:r>
      <w:r w:rsidR="0081286A" w:rsidRPr="0081286A">
        <w:rPr>
          <w:lang w:val="en-CA"/>
        </w:rPr>
        <w:t>of such software</w:t>
      </w:r>
      <w:r w:rsidR="0081286A">
        <w:rPr>
          <w:lang w:val="en-CA"/>
        </w:rPr>
        <w:t xml:space="preserve"> and a</w:t>
      </w:r>
      <w:r w:rsidR="009643D4" w:rsidRPr="009643D4">
        <w:rPr>
          <w:lang w:val="en-CA"/>
        </w:rPr>
        <w:t xml:space="preserve"> firewall </w:t>
      </w:r>
      <w:r w:rsidR="0081286A">
        <w:rPr>
          <w:lang w:val="en-CA"/>
        </w:rPr>
        <w:t xml:space="preserve">can anticipate an attack by recognizing </w:t>
      </w:r>
      <w:r w:rsidR="009643D4">
        <w:rPr>
          <w:lang w:val="en-CA"/>
        </w:rPr>
        <w:t>external</w:t>
      </w:r>
      <w:r w:rsidR="009643D4" w:rsidRPr="009643D4">
        <w:rPr>
          <w:lang w:val="en-CA"/>
        </w:rPr>
        <w:t xml:space="preserve"> </w:t>
      </w:r>
      <w:r w:rsidR="0081286A">
        <w:rPr>
          <w:lang w:val="en-CA"/>
        </w:rPr>
        <w:t>IP-addresses known to be malicious</w:t>
      </w:r>
      <w:r w:rsidR="009643D4">
        <w:rPr>
          <w:lang w:val="en-CA"/>
        </w:rPr>
        <w:t xml:space="preserve">. </w:t>
      </w:r>
    </w:p>
    <w:p w:rsidR="00E47079" w:rsidRPr="00FE6FF6" w:rsidRDefault="009643D4" w:rsidP="00FE6FF6">
      <w:pPr>
        <w:rPr>
          <w:lang w:val="en-CA"/>
        </w:rPr>
      </w:pPr>
      <w:r w:rsidRPr="00FE6FF6">
        <w:rPr>
          <w:lang w:val="en-CA"/>
        </w:rPr>
        <w:t>Trivial cases like this, where known</w:t>
      </w:r>
      <w:r w:rsidR="003E49DE" w:rsidRPr="00FE6FF6">
        <w:rPr>
          <w:lang w:val="en-CA"/>
        </w:rPr>
        <w:t xml:space="preserve"> </w:t>
      </w:r>
      <w:r w:rsidRPr="00FE6FF6">
        <w:rPr>
          <w:lang w:val="en-CA"/>
        </w:rPr>
        <w:t>attacks</w:t>
      </w:r>
      <w:r w:rsidR="00F32971" w:rsidRPr="00FE6FF6">
        <w:rPr>
          <w:lang w:val="en-CA"/>
        </w:rPr>
        <w:t xml:space="preserve"> codes</w:t>
      </w:r>
      <w:r w:rsidRPr="00FE6FF6">
        <w:rPr>
          <w:lang w:val="en-CA"/>
        </w:rPr>
        <w:t xml:space="preserve"> and known adversaries are involved, are not the focus of the </w:t>
      </w:r>
      <w:r w:rsidR="005317AA" w:rsidRPr="00FE6FF6">
        <w:rPr>
          <w:lang w:val="en-CA"/>
        </w:rPr>
        <w:t>contemporary</w:t>
      </w:r>
      <w:r w:rsidR="00D5382B" w:rsidRPr="00FE6FF6">
        <w:rPr>
          <w:lang w:val="en-CA"/>
        </w:rPr>
        <w:t xml:space="preserve"> research on this problem</w:t>
      </w:r>
      <w:r w:rsidR="00F32971" w:rsidRPr="00FE6FF6">
        <w:rPr>
          <w:lang w:val="en-CA"/>
        </w:rPr>
        <w:t xml:space="preserve">. </w:t>
      </w:r>
      <w:r w:rsidR="005317AA" w:rsidRPr="00FE6FF6">
        <w:rPr>
          <w:lang w:val="en-CA"/>
        </w:rPr>
        <w:t xml:space="preserve">Nor is the focus of the contemporary research on </w:t>
      </w:r>
      <w:r w:rsidR="0081286A">
        <w:rPr>
          <w:lang w:val="en-CA"/>
        </w:rPr>
        <w:t>prediction of adversarial cyber operations the anticipation</w:t>
      </w:r>
      <w:r w:rsidR="005317AA" w:rsidRPr="00FE6FF6">
        <w:rPr>
          <w:lang w:val="en-CA"/>
        </w:rPr>
        <w:t xml:space="preserve"> of completely new forms of attacks </w:t>
      </w:r>
      <w:r w:rsidR="003C560D" w:rsidRPr="00FE6FF6">
        <w:rPr>
          <w:lang w:val="en-CA"/>
        </w:rPr>
        <w:t xml:space="preserve">performed by resourceful adversaries such as nation states. Most solutions are in-between these two extremes </w:t>
      </w:r>
      <w:commentRangeStart w:id="4"/>
      <w:r w:rsidR="003C560D" w:rsidRPr="00FE6FF6">
        <w:rPr>
          <w:lang w:val="en-CA"/>
        </w:rPr>
        <w:t xml:space="preserve">and make </w:t>
      </w:r>
      <w:commentRangeEnd w:id="4"/>
      <w:r w:rsidR="008070CF">
        <w:rPr>
          <w:rStyle w:val="CommentReference"/>
        </w:rPr>
        <w:commentReference w:id="4"/>
      </w:r>
      <w:r w:rsidR="003C560D" w:rsidRPr="00FE6FF6">
        <w:rPr>
          <w:lang w:val="en-CA"/>
        </w:rPr>
        <w:t>prob</w:t>
      </w:r>
      <w:r w:rsidR="00E9286C" w:rsidRPr="00FE6FF6">
        <w:rPr>
          <w:lang w:val="en-CA"/>
        </w:rPr>
        <w:t xml:space="preserve">abilistic statements based on </w:t>
      </w:r>
      <w:r w:rsidR="003E49DE" w:rsidRPr="00FE6FF6">
        <w:rPr>
          <w:lang w:val="en-CA"/>
        </w:rPr>
        <w:t xml:space="preserve">explicit </w:t>
      </w:r>
      <w:r w:rsidR="00E9286C" w:rsidRPr="00FE6FF6">
        <w:rPr>
          <w:lang w:val="en-CA"/>
        </w:rPr>
        <w:t xml:space="preserve">assumptions </w:t>
      </w:r>
      <w:r w:rsidR="003E49DE" w:rsidRPr="00FE6FF6">
        <w:rPr>
          <w:lang w:val="en-CA"/>
        </w:rPr>
        <w:t>on the attacks the adversary is capable of.</w:t>
      </w:r>
      <w:r w:rsidR="00F32971" w:rsidRPr="00FE6FF6">
        <w:rPr>
          <w:lang w:val="en-CA"/>
        </w:rPr>
        <w:t xml:space="preserve"> </w:t>
      </w:r>
      <w:r w:rsidR="0081286A">
        <w:rPr>
          <w:lang w:val="en-CA"/>
        </w:rPr>
        <w:t xml:space="preserve"> </w:t>
      </w:r>
      <w:r w:rsidR="00DD17CB">
        <w:rPr>
          <w:lang w:val="en-CA"/>
        </w:rPr>
        <w:t>In terms of the six levels of threat defined by the</w:t>
      </w:r>
      <w:r w:rsidR="00FE6FF6">
        <w:rPr>
          <w:lang w:val="en-CA"/>
        </w:rPr>
        <w:t xml:space="preserve"> US Defence Science Board describes six levels of threats</w:t>
      </w:r>
      <w:r w:rsidR="00A843E1">
        <w:rPr>
          <w:lang w:val="en-CA"/>
        </w:rPr>
        <w:t xml:space="preserve"> [</w:t>
      </w:r>
      <w:r w:rsidR="00A843E1" w:rsidRPr="00A843E1">
        <w:rPr>
          <w:highlight w:val="yellow"/>
        </w:rPr>
        <w:t>Defense Science Board</w:t>
      </w:r>
      <w:r w:rsidR="00A843E1">
        <w:rPr>
          <w:lang w:val="en-CA"/>
        </w:rPr>
        <w:t xml:space="preserve">] </w:t>
      </w:r>
      <w:r w:rsidR="00DD17CB">
        <w:rPr>
          <w:lang w:val="en-CA"/>
        </w:rPr>
        <w:t>m</w:t>
      </w:r>
      <w:r w:rsidR="00A843E1">
        <w:rPr>
          <w:lang w:val="en-CA"/>
        </w:rPr>
        <w:t>ost of the research on predicting adversarial cyber</w:t>
      </w:r>
      <w:r w:rsidR="00DD17CB">
        <w:rPr>
          <w:lang w:val="en-CA"/>
        </w:rPr>
        <w:t xml:space="preserve"> i</w:t>
      </w:r>
      <w:r w:rsidR="00A843E1">
        <w:rPr>
          <w:lang w:val="en-CA"/>
        </w:rPr>
        <w:t xml:space="preserve">s focused on threat level three and four, which discover previously unknown vulnerabilities and develop exploit code for these. </w:t>
      </w:r>
      <w:r w:rsidR="006A6C90">
        <w:rPr>
          <w:lang w:val="en-CA"/>
        </w:rPr>
        <w:t xml:space="preserve">Hence, the present review will </w:t>
      </w:r>
      <w:r w:rsidR="00516D4F">
        <w:rPr>
          <w:lang w:val="en-CA"/>
        </w:rPr>
        <w:t>primarily deal</w:t>
      </w:r>
      <w:r w:rsidR="006A6C90">
        <w:rPr>
          <w:lang w:val="en-CA"/>
        </w:rPr>
        <w:t xml:space="preserve"> </w:t>
      </w:r>
      <w:r w:rsidR="00516D4F">
        <w:rPr>
          <w:lang w:val="en-CA"/>
        </w:rPr>
        <w:t>with</w:t>
      </w:r>
      <w:r w:rsidR="006A6C90">
        <w:rPr>
          <w:lang w:val="en-CA"/>
        </w:rPr>
        <w:t xml:space="preserve"> such research.</w:t>
      </w:r>
    </w:p>
    <w:p w:rsidR="006212B4" w:rsidRDefault="00F32971" w:rsidP="00873CDA">
      <w:pPr>
        <w:pStyle w:val="Heading1"/>
        <w:rPr>
          <w:lang w:val="en-CA"/>
        </w:rPr>
      </w:pPr>
      <w:r>
        <w:rPr>
          <w:lang w:val="en-CA"/>
        </w:rPr>
        <w:t xml:space="preserve">Review </w:t>
      </w:r>
      <w:r w:rsidR="00C2543D">
        <w:rPr>
          <w:lang w:val="en-CA"/>
        </w:rPr>
        <w:t>procedure</w:t>
      </w:r>
    </w:p>
    <w:p w:rsidR="00B7580E" w:rsidRDefault="00B7580E" w:rsidP="00B7580E">
      <w:pPr>
        <w:rPr>
          <w:lang w:val="en-CA"/>
        </w:rPr>
      </w:pPr>
      <w:r>
        <w:rPr>
          <w:lang w:val="en-CA"/>
        </w:rPr>
        <w:t xml:space="preserve">This section describes the </w:t>
      </w:r>
      <w:r w:rsidR="0038344F">
        <w:rPr>
          <w:lang w:val="en-CA"/>
        </w:rPr>
        <w:t xml:space="preserve">inclusion criterions for the review, the </w:t>
      </w:r>
      <w:r>
        <w:rPr>
          <w:lang w:val="en-CA"/>
        </w:rPr>
        <w:t>method used to identify the relevant literature, the elements extracted from the literature and process of extracting this information.</w:t>
      </w:r>
    </w:p>
    <w:p w:rsidR="0038344F" w:rsidRDefault="0038344F" w:rsidP="00F2444B">
      <w:pPr>
        <w:pStyle w:val="Heading2"/>
      </w:pPr>
      <w:r w:rsidRPr="00F2444B">
        <w:lastRenderedPageBreak/>
        <w:t>Inclusion</w:t>
      </w:r>
      <w:r>
        <w:t xml:space="preserve"> </w:t>
      </w:r>
      <w:r w:rsidRPr="00F2444B">
        <w:t>criterion</w:t>
      </w:r>
    </w:p>
    <w:p w:rsidR="004F2D99" w:rsidRDefault="00B56312" w:rsidP="004F2D99">
      <w:pPr>
        <w:rPr>
          <w:lang w:val="en-CA"/>
        </w:rPr>
      </w:pPr>
      <w:r>
        <w:rPr>
          <w:lang w:val="en-CA"/>
        </w:rPr>
        <w:t xml:space="preserve">As noted above, the issue predicting adversarial cyber operations involves both straightforward cases were a known threat is to be recognized and more or less impossible cases where previously unknown attacks performed by professionals should be predicted. The panel and the literature search aimed at focusing on research in-between these two extremes. </w:t>
      </w:r>
      <w:r w:rsidR="004F2D99">
        <w:rPr>
          <w:lang w:val="en-CA"/>
        </w:rPr>
        <w:t>It was also recognized that much of the extant research on cyber security have some relation to prediction. For example, when the relationship between cyber variables are investigated in terms of statistical relationships this offers potential input to prediction models. However, as this review is mostly concerned with existing prediction models, and not surveying potential building blocks of new ones, such research was excluded. Thus, t</w:t>
      </w:r>
      <w:r w:rsidR="0038344F" w:rsidRPr="00783A99">
        <w:rPr>
          <w:lang w:val="en-CA"/>
        </w:rPr>
        <w:t xml:space="preserve">he primary inclusion </w:t>
      </w:r>
      <w:proofErr w:type="gramStart"/>
      <w:r w:rsidR="0038344F" w:rsidRPr="00783A99">
        <w:rPr>
          <w:lang w:val="en-CA"/>
        </w:rPr>
        <w:t>criteria was</w:t>
      </w:r>
      <w:proofErr w:type="gramEnd"/>
      <w:r w:rsidR="0038344F" w:rsidRPr="00783A99">
        <w:rPr>
          <w:lang w:val="en-CA"/>
        </w:rPr>
        <w:t xml:space="preserve"> that the papers should describe a model </w:t>
      </w:r>
      <w:r w:rsidR="0038344F" w:rsidRPr="004F2D99">
        <w:rPr>
          <w:i/>
          <w:lang w:val="en-CA"/>
        </w:rPr>
        <w:t>explicitly developed</w:t>
      </w:r>
      <w:r w:rsidR="0038344F" w:rsidRPr="00783A99">
        <w:rPr>
          <w:lang w:val="en-CA"/>
        </w:rPr>
        <w:t xml:space="preserve"> for predicting</w:t>
      </w:r>
      <w:r w:rsidR="0038344F">
        <w:rPr>
          <w:lang w:val="en-CA"/>
        </w:rPr>
        <w:t xml:space="preserve"> adversarial cyber operations.</w:t>
      </w:r>
      <w:r w:rsidR="004F2D99">
        <w:rPr>
          <w:lang w:val="en-CA"/>
        </w:rPr>
        <w:t xml:space="preserve"> </w:t>
      </w:r>
    </w:p>
    <w:p w:rsidR="0038344F" w:rsidRPr="00B7580E" w:rsidRDefault="004F2D99" w:rsidP="00B7580E">
      <w:pPr>
        <w:rPr>
          <w:lang w:val="en-CA"/>
        </w:rPr>
      </w:pPr>
      <w:r>
        <w:rPr>
          <w:lang w:val="en-CA"/>
        </w:rPr>
        <w:t xml:space="preserve">In addition, the predictions produced by the model should be able to support a decision maker within an organization to secure their cyber environment. This meant that papers </w:t>
      </w:r>
      <w:r w:rsidR="0038344F">
        <w:rPr>
          <w:lang w:val="en-CA"/>
        </w:rPr>
        <w:t xml:space="preserve">listing attacks </w:t>
      </w:r>
      <w:r>
        <w:rPr>
          <w:lang w:val="en-CA"/>
        </w:rPr>
        <w:t xml:space="preserve">that were possible to perform against the cyber environment were excluded </w:t>
      </w:r>
      <w:r w:rsidR="0038344F">
        <w:rPr>
          <w:lang w:val="en-CA"/>
        </w:rPr>
        <w:t>they did not make statements about the likelihood that the attacks would be performed</w:t>
      </w:r>
      <w:r>
        <w:rPr>
          <w:lang w:val="en-CA"/>
        </w:rPr>
        <w:t xml:space="preserve"> within a certain time frame</w:t>
      </w:r>
      <w:r w:rsidR="0038344F">
        <w:rPr>
          <w:lang w:val="en-CA"/>
        </w:rPr>
        <w:t>.</w:t>
      </w:r>
      <w:r>
        <w:rPr>
          <w:lang w:val="en-CA"/>
        </w:rPr>
        <w:t xml:space="preserve"> For instance, most papers on attack graphs, which rarely state how likely attacks are to happen, were excluded. Similarly, p</w:t>
      </w:r>
      <w:r w:rsidR="0038344F">
        <w:rPr>
          <w:lang w:val="en-CA"/>
        </w:rPr>
        <w:t xml:space="preserve">apers </w:t>
      </w:r>
      <w:r>
        <w:rPr>
          <w:lang w:val="en-CA"/>
        </w:rPr>
        <w:t>on models producing</w:t>
      </w:r>
      <w:r w:rsidR="0038344F">
        <w:rPr>
          <w:lang w:val="en-CA"/>
        </w:rPr>
        <w:t xml:space="preserve"> generic predictions</w:t>
      </w:r>
      <w:r>
        <w:rPr>
          <w:lang w:val="en-CA"/>
        </w:rPr>
        <w:t>,</w:t>
      </w:r>
      <w:r w:rsidR="0038344F">
        <w:rPr>
          <w:lang w:val="en-CA"/>
        </w:rPr>
        <w:t xml:space="preserve"> </w:t>
      </w:r>
      <w:r>
        <w:rPr>
          <w:lang w:val="en-CA"/>
        </w:rPr>
        <w:t>such as</w:t>
      </w:r>
      <w:r w:rsidR="0038344F">
        <w:rPr>
          <w:lang w:val="en-CA"/>
        </w:rPr>
        <w:t xml:space="preserve"> “</w:t>
      </w:r>
      <w:r w:rsidR="0038344F" w:rsidRPr="004F2D99">
        <w:rPr>
          <w:i/>
          <w:lang w:val="en-CA"/>
        </w:rPr>
        <w:t>more attacks of type X will happen next year</w:t>
      </w:r>
      <w:r w:rsidR="0038344F">
        <w:rPr>
          <w:lang w:val="en-CA"/>
        </w:rPr>
        <w:t>”</w:t>
      </w:r>
      <w:r>
        <w:rPr>
          <w:lang w:val="en-CA"/>
        </w:rPr>
        <w:t>,</w:t>
      </w:r>
      <w:r w:rsidR="0038344F">
        <w:rPr>
          <w:lang w:val="en-CA"/>
        </w:rPr>
        <w:t xml:space="preserve"> were excluded unless it was possible to tune the predictions based on informatio</w:t>
      </w:r>
      <w:r>
        <w:rPr>
          <w:lang w:val="en-CA"/>
        </w:rPr>
        <w:t xml:space="preserve">n related to a specific </w:t>
      </w:r>
      <w:r w:rsidR="0038344F">
        <w:rPr>
          <w:lang w:val="en-CA"/>
        </w:rPr>
        <w:t>organization</w:t>
      </w:r>
      <w:r>
        <w:rPr>
          <w:lang w:val="en-CA"/>
        </w:rPr>
        <w:t xml:space="preserve"> or cyber environment</w:t>
      </w:r>
      <w:r w:rsidR="0038344F">
        <w:rPr>
          <w:lang w:val="en-CA"/>
        </w:rPr>
        <w:t>.</w:t>
      </w:r>
      <w:r w:rsidR="00F01480">
        <w:rPr>
          <w:lang w:val="en-CA"/>
        </w:rPr>
        <w:t xml:space="preserve"> Finally, some papers were excluded because they were too abstract and superficial.  For example, papers stating basic ideas about how threat intelligence could foster prediction, without detailing what this threat intellig</w:t>
      </w:r>
      <w:r w:rsidR="00127CD0">
        <w:rPr>
          <w:lang w:val="en-CA"/>
        </w:rPr>
        <w:t>ence comprise of, were excluded.</w:t>
      </w:r>
    </w:p>
    <w:p w:rsidR="006212B4" w:rsidRDefault="0098195B" w:rsidP="00F2444B">
      <w:pPr>
        <w:pStyle w:val="Heading2"/>
      </w:pPr>
      <w:r>
        <w:t>L</w:t>
      </w:r>
      <w:r w:rsidR="006212B4">
        <w:t>iterature search</w:t>
      </w:r>
    </w:p>
    <w:p w:rsidR="00CD768E" w:rsidRDefault="0038344F" w:rsidP="006F62CC">
      <w:pPr>
        <w:rPr>
          <w:lang w:val="en-CA"/>
        </w:rPr>
      </w:pPr>
      <w:r>
        <w:rPr>
          <w:lang w:val="en-CA"/>
        </w:rPr>
        <w:t>S</w:t>
      </w:r>
      <w:r w:rsidR="00B7580E">
        <w:rPr>
          <w:lang w:val="en-CA"/>
        </w:rPr>
        <w:t xml:space="preserve">ome initial attempt with the definition of </w:t>
      </w:r>
      <w:r>
        <w:rPr>
          <w:lang w:val="en-CA"/>
        </w:rPr>
        <w:t>search terms that could be used to target literature related to predicting adversarial cyber operations. However, it was soon acknowledged that this literature was too diverse and scattered to be identified by a straightforward search in literature databases. Fortunately, t</w:t>
      </w:r>
      <w:r w:rsidRPr="00B7580E">
        <w:rPr>
          <w:lang w:val="en-CA"/>
        </w:rPr>
        <w:t xml:space="preserve">he panel members participating in the review process was diverse set of researchers, with backgrounds in cyber security, mathematics, forensics, combat assessments, visualisation, and </w:t>
      </w:r>
      <w:commentRangeStart w:id="5"/>
      <w:r w:rsidRPr="00B7580E">
        <w:rPr>
          <w:lang w:val="en-CA"/>
        </w:rPr>
        <w:t>military intelligence</w:t>
      </w:r>
      <w:commentRangeEnd w:id="5"/>
      <w:r>
        <w:rPr>
          <w:rStyle w:val="CommentReference"/>
        </w:rPr>
        <w:commentReference w:id="5"/>
      </w:r>
      <w:r w:rsidRPr="00B7580E">
        <w:rPr>
          <w:lang w:val="en-CA"/>
        </w:rPr>
        <w:t>.</w:t>
      </w:r>
      <w:r>
        <w:rPr>
          <w:lang w:val="en-CA"/>
        </w:rPr>
        <w:t xml:space="preserve"> This diversity helped to identify </w:t>
      </w:r>
      <w:proofErr w:type="gramStart"/>
      <w:r>
        <w:rPr>
          <w:lang w:val="en-CA"/>
        </w:rPr>
        <w:t>a fifteen</w:t>
      </w:r>
      <w:proofErr w:type="gramEnd"/>
      <w:r>
        <w:rPr>
          <w:lang w:val="en-CA"/>
        </w:rPr>
        <w:t xml:space="preserve"> topics that were related. These topics included, among others, “the cyber OODA-loop”, “cyber attack profiling”</w:t>
      </w:r>
      <w:r w:rsidRPr="00F16DF5">
        <w:rPr>
          <w:lang w:val="en-CA"/>
        </w:rPr>
        <w:t>, “</w:t>
      </w:r>
      <w:r>
        <w:rPr>
          <w:lang w:val="en-CA"/>
        </w:rPr>
        <w:t>data fusion approaches</w:t>
      </w:r>
      <w:r w:rsidRPr="00F16DF5">
        <w:rPr>
          <w:lang w:val="en-CA"/>
        </w:rPr>
        <w:t>”, “</w:t>
      </w:r>
      <w:r>
        <w:rPr>
          <w:lang w:val="en-CA"/>
        </w:rPr>
        <w:t>risk and incident management</w:t>
      </w:r>
      <w:r w:rsidRPr="00F16DF5">
        <w:rPr>
          <w:lang w:val="en-CA"/>
        </w:rPr>
        <w:t>”, “</w:t>
      </w:r>
      <w:r>
        <w:rPr>
          <w:lang w:val="en-CA"/>
        </w:rPr>
        <w:t>situation description methods</w:t>
      </w:r>
      <w:r w:rsidRPr="00F16DF5">
        <w:rPr>
          <w:lang w:val="en-CA"/>
        </w:rPr>
        <w:t>”, “</w:t>
      </w:r>
      <w:r>
        <w:rPr>
          <w:lang w:val="en-CA"/>
        </w:rPr>
        <w:t>the relationship between capabilities and actions</w:t>
      </w:r>
      <w:r w:rsidRPr="00F16DF5">
        <w:rPr>
          <w:lang w:val="en-CA"/>
        </w:rPr>
        <w:t>”, “</w:t>
      </w:r>
      <w:r>
        <w:rPr>
          <w:lang w:val="en-CA"/>
        </w:rPr>
        <w:t>unknown vulnerability detection</w:t>
      </w:r>
      <w:r w:rsidRPr="00F16DF5">
        <w:rPr>
          <w:lang w:val="en-CA"/>
        </w:rPr>
        <w:t>”, “</w:t>
      </w:r>
      <w:r>
        <w:rPr>
          <w:lang w:val="en-CA"/>
        </w:rPr>
        <w:t>attack probability indicators</w:t>
      </w:r>
      <w:r w:rsidRPr="00F16DF5">
        <w:rPr>
          <w:lang w:val="en-CA"/>
        </w:rPr>
        <w:t>”,</w:t>
      </w:r>
      <w:r>
        <w:rPr>
          <w:lang w:val="en-CA"/>
        </w:rPr>
        <w:t xml:space="preserve"> and</w:t>
      </w:r>
      <w:r w:rsidRPr="00F16DF5">
        <w:rPr>
          <w:lang w:val="en-CA"/>
        </w:rPr>
        <w:t xml:space="preserve"> “</w:t>
      </w:r>
      <w:r>
        <w:rPr>
          <w:lang w:val="en-CA"/>
        </w:rPr>
        <w:t>multi-step attack models</w:t>
      </w:r>
      <w:r w:rsidRPr="00F16DF5">
        <w:rPr>
          <w:lang w:val="en-CA"/>
        </w:rPr>
        <w:t>”</w:t>
      </w:r>
      <w:r>
        <w:rPr>
          <w:lang w:val="en-CA"/>
        </w:rPr>
        <w:t xml:space="preserve">. </w:t>
      </w:r>
    </w:p>
    <w:p w:rsidR="009916E7" w:rsidRPr="006F62CC" w:rsidRDefault="0038344F" w:rsidP="006F62CC">
      <w:pPr>
        <w:rPr>
          <w:lang w:val="en-CA"/>
        </w:rPr>
      </w:pPr>
      <w:r>
        <w:rPr>
          <w:lang w:val="en-CA"/>
        </w:rPr>
        <w:t xml:space="preserve">Panel members were assigned to topics they had previous knowledge of and searched for literature within this topic that could match the search criterion. These searches </w:t>
      </w:r>
      <w:r w:rsidR="00FD1B54">
        <w:rPr>
          <w:lang w:val="en-CA"/>
        </w:rPr>
        <w:t xml:space="preserve">typically started with searches in scholarly databases </w:t>
      </w:r>
      <w:r w:rsidR="006F62CC">
        <w:rPr>
          <w:lang w:val="en-CA"/>
        </w:rPr>
        <w:t xml:space="preserve">to identify research papers </w:t>
      </w:r>
      <w:r w:rsidR="00FD1B54">
        <w:rPr>
          <w:lang w:val="en-CA"/>
        </w:rPr>
        <w:t xml:space="preserve">and internet searches to find </w:t>
      </w:r>
      <w:r>
        <w:rPr>
          <w:lang w:val="en-CA"/>
        </w:rPr>
        <w:t>“grey literature” (e.g. technical reports</w:t>
      </w:r>
      <w:r w:rsidR="006F62CC">
        <w:rPr>
          <w:lang w:val="en-CA"/>
        </w:rPr>
        <w:t xml:space="preserve">). Such searches were complemented by inspection of references used in papers considered relevant. The search process hardly can be described as </w:t>
      </w:r>
      <w:r w:rsidR="006F62CC">
        <w:rPr>
          <w:lang w:val="en-CA"/>
        </w:rPr>
        <w:lastRenderedPageBreak/>
        <w:t xml:space="preserve">structured. However, the range of competences and background among the panel members ensured that it covered a wide range of topics related to cyber security. </w:t>
      </w:r>
      <w:r w:rsidR="00CD768E">
        <w:rPr>
          <w:lang w:val="en-CA"/>
        </w:rPr>
        <w:t xml:space="preserve">A database of 36 papers had been identified and passed </w:t>
      </w:r>
      <w:r w:rsidR="00367699">
        <w:rPr>
          <w:lang w:val="en-CA"/>
        </w:rPr>
        <w:t xml:space="preserve">the inclusion criterion after the group </w:t>
      </w:r>
      <w:r w:rsidR="00CD768E">
        <w:rPr>
          <w:lang w:val="en-CA"/>
        </w:rPr>
        <w:t>screen</w:t>
      </w:r>
      <w:r w:rsidR="00367699">
        <w:rPr>
          <w:lang w:val="en-CA"/>
        </w:rPr>
        <w:t>ed</w:t>
      </w:r>
      <w:r w:rsidR="00CD768E">
        <w:rPr>
          <w:lang w:val="en-CA"/>
        </w:rPr>
        <w:t xml:space="preserve"> </w:t>
      </w:r>
      <w:r w:rsidR="00367699">
        <w:rPr>
          <w:lang w:val="en-CA"/>
        </w:rPr>
        <w:t>the paper’s title and abstract</w:t>
      </w:r>
      <w:r w:rsidR="00CD768E">
        <w:rPr>
          <w:lang w:val="en-CA"/>
        </w:rPr>
        <w:t>.</w:t>
      </w:r>
      <w:r w:rsidR="00367699">
        <w:rPr>
          <w:lang w:val="en-CA"/>
        </w:rPr>
        <w:t xml:space="preserve"> After review of the full text </w:t>
      </w:r>
      <w:r w:rsidR="00367699" w:rsidRPr="00367699">
        <w:rPr>
          <w:highlight w:val="yellow"/>
          <w:lang w:val="en-CA"/>
        </w:rPr>
        <w:t>XX</w:t>
      </w:r>
      <w:r w:rsidR="00367699">
        <w:rPr>
          <w:lang w:val="en-CA"/>
        </w:rPr>
        <w:t xml:space="preserve"> papers were found to meet the inclusion criterion. These </w:t>
      </w:r>
      <w:r w:rsidR="00367699" w:rsidRPr="00367699">
        <w:rPr>
          <w:highlight w:val="yellow"/>
          <w:lang w:val="en-CA"/>
        </w:rPr>
        <w:t>XX</w:t>
      </w:r>
      <w:r w:rsidR="00367699">
        <w:rPr>
          <w:lang w:val="en-CA"/>
        </w:rPr>
        <w:t xml:space="preserve"> </w:t>
      </w:r>
      <w:proofErr w:type="spellStart"/>
      <w:r w:rsidR="00367699">
        <w:rPr>
          <w:lang w:val="en-CA"/>
        </w:rPr>
        <w:t>can not</w:t>
      </w:r>
      <w:proofErr w:type="spellEnd"/>
      <w:r w:rsidR="00367699">
        <w:rPr>
          <w:lang w:val="en-CA"/>
        </w:rPr>
        <w:t xml:space="preserve"> be said to represent an all available papers related to prediction of adversarial cyber operations</w:t>
      </w:r>
      <w:r w:rsidR="009916E7" w:rsidRPr="006F62CC">
        <w:rPr>
          <w:lang w:val="en-CA"/>
        </w:rPr>
        <w:t xml:space="preserve">, </w:t>
      </w:r>
      <w:r w:rsidR="006F62CC">
        <w:rPr>
          <w:lang w:val="en-CA"/>
        </w:rPr>
        <w:t xml:space="preserve">but </w:t>
      </w:r>
      <w:r w:rsidR="009916E7" w:rsidRPr="006F62CC">
        <w:rPr>
          <w:lang w:val="en-CA"/>
        </w:rPr>
        <w:t>it</w:t>
      </w:r>
      <w:r w:rsidR="00367699">
        <w:rPr>
          <w:lang w:val="en-CA"/>
        </w:rPr>
        <w:t xml:space="preserve"> i</w:t>
      </w:r>
      <w:r w:rsidR="009916E7" w:rsidRPr="006F62CC">
        <w:rPr>
          <w:lang w:val="en-CA"/>
        </w:rPr>
        <w:t xml:space="preserve">s </w:t>
      </w:r>
      <w:r w:rsidR="00367699">
        <w:rPr>
          <w:lang w:val="en-CA"/>
        </w:rPr>
        <w:t>the group’s opinion that they are</w:t>
      </w:r>
      <w:r w:rsidR="006F62CC">
        <w:rPr>
          <w:lang w:val="en-CA"/>
        </w:rPr>
        <w:t xml:space="preserve"> likely to</w:t>
      </w:r>
      <w:r w:rsidR="00367699">
        <w:rPr>
          <w:lang w:val="en-CA"/>
        </w:rPr>
        <w:t xml:space="preserve"> indicate</w:t>
      </w:r>
      <w:r w:rsidR="009916E7" w:rsidRPr="006F62CC">
        <w:rPr>
          <w:lang w:val="en-CA"/>
        </w:rPr>
        <w:t xml:space="preserve"> the state of research in this area.</w:t>
      </w:r>
      <w:r w:rsidR="00CD768E">
        <w:rPr>
          <w:lang w:val="en-CA"/>
        </w:rPr>
        <w:t xml:space="preserve"> </w:t>
      </w:r>
    </w:p>
    <w:p w:rsidR="00F32971" w:rsidRDefault="006212B4" w:rsidP="00F2444B">
      <w:pPr>
        <w:pStyle w:val="Heading2"/>
      </w:pPr>
      <w:r>
        <w:t>Information extraction</w:t>
      </w:r>
    </w:p>
    <w:p w:rsidR="00DB26AB" w:rsidRDefault="00F16DF5" w:rsidP="00DB26AB">
      <w:pPr>
        <w:rPr>
          <w:lang w:val="en-CA"/>
        </w:rPr>
      </w:pPr>
      <w:r w:rsidRPr="00876AD5">
        <w:rPr>
          <w:lang w:val="en-CA"/>
        </w:rPr>
        <w:t>The literature addressed the prediction problem from a number of different angles, and at different levels of abstraction.</w:t>
      </w:r>
      <w:r w:rsidR="00876AD5">
        <w:rPr>
          <w:lang w:val="en-CA"/>
        </w:rPr>
        <w:t xml:space="preserve"> At first, an i</w:t>
      </w:r>
      <w:r>
        <w:rPr>
          <w:lang w:val="en-CA"/>
        </w:rPr>
        <w:t xml:space="preserve">nput-output-perspective </w:t>
      </w:r>
      <w:r w:rsidR="00876AD5">
        <w:rPr>
          <w:lang w:val="en-CA"/>
        </w:rPr>
        <w:t>attempted</w:t>
      </w:r>
      <w:r>
        <w:rPr>
          <w:lang w:val="en-CA"/>
        </w:rPr>
        <w:t xml:space="preserve"> to broadly characterize the </w:t>
      </w:r>
      <w:r w:rsidR="00876AD5">
        <w:rPr>
          <w:lang w:val="en-CA"/>
        </w:rPr>
        <w:t>data the models used</w:t>
      </w:r>
      <w:r>
        <w:rPr>
          <w:lang w:val="en-CA"/>
        </w:rPr>
        <w:t>.</w:t>
      </w:r>
      <w:r w:rsidR="00876AD5">
        <w:rPr>
          <w:lang w:val="en-CA"/>
        </w:rPr>
        <w:t xml:space="preserve"> The model of STIX [</w:t>
      </w:r>
      <w:r w:rsidR="00876AD5" w:rsidRPr="00876AD5">
        <w:rPr>
          <w:highlight w:val="yellow"/>
          <w:lang w:val="en-CA"/>
        </w:rPr>
        <w:t>REF</w:t>
      </w:r>
      <w:r w:rsidR="00876AD5">
        <w:rPr>
          <w:lang w:val="en-CA"/>
        </w:rPr>
        <w:t xml:space="preserve">] was used for this purpose. However, the analysis soon showed that it was that most of the models used more or less the same data objects in STIX, namely: vulnerability-information, attack patterns, indicators, intrusion sets, and other observed data. In addition, it turned out to be non-trivial to classify the data used in a reliable manner, partly because of the different levels of abstraction used in the papers. </w:t>
      </w:r>
      <w:r w:rsidR="00DB26AB">
        <w:rPr>
          <w:lang w:val="en-CA"/>
        </w:rPr>
        <w:t>Instead, the following information was extracted to characterize the models:</w:t>
      </w:r>
    </w:p>
    <w:p w:rsidR="00DB26AB" w:rsidRPr="00A7270D" w:rsidRDefault="00DB26AB" w:rsidP="00DB26AB">
      <w:pPr>
        <w:pStyle w:val="ListParagraph"/>
        <w:numPr>
          <w:ilvl w:val="0"/>
          <w:numId w:val="10"/>
        </w:numPr>
        <w:rPr>
          <w:lang w:val="en-CA"/>
        </w:rPr>
      </w:pPr>
      <w:r>
        <w:rPr>
          <w:lang w:val="en-CA"/>
        </w:rPr>
        <w:t>If a</w:t>
      </w:r>
      <w:r w:rsidRPr="00A7270D">
        <w:rPr>
          <w:lang w:val="en-CA"/>
        </w:rPr>
        <w:t xml:space="preserve"> particular formalism </w:t>
      </w:r>
      <w:r>
        <w:rPr>
          <w:lang w:val="en-CA"/>
        </w:rPr>
        <w:t>was used or proposed.</w:t>
      </w:r>
    </w:p>
    <w:p w:rsidR="00DB26AB" w:rsidRDefault="00DB26AB" w:rsidP="00DB26AB">
      <w:pPr>
        <w:pStyle w:val="ListParagraph"/>
        <w:numPr>
          <w:ilvl w:val="0"/>
          <w:numId w:val="10"/>
        </w:numPr>
        <w:rPr>
          <w:lang w:val="en-CA"/>
        </w:rPr>
      </w:pPr>
      <w:r>
        <w:rPr>
          <w:lang w:val="en-CA"/>
        </w:rPr>
        <w:t>Data used as input for the prediction model.</w:t>
      </w:r>
    </w:p>
    <w:p w:rsidR="00DB26AB" w:rsidRDefault="00DB26AB" w:rsidP="00DB26AB">
      <w:pPr>
        <w:pStyle w:val="ListParagraph"/>
        <w:numPr>
          <w:ilvl w:val="0"/>
          <w:numId w:val="10"/>
        </w:numPr>
        <w:rPr>
          <w:lang w:val="en-CA"/>
        </w:rPr>
      </w:pPr>
      <w:r>
        <w:rPr>
          <w:lang w:val="en-CA"/>
        </w:rPr>
        <w:t>The data produced as output by the prediction model.</w:t>
      </w:r>
    </w:p>
    <w:p w:rsidR="00DB26AB" w:rsidRPr="00DB26AB" w:rsidRDefault="00DB26AB" w:rsidP="00DB26AB">
      <w:pPr>
        <w:pStyle w:val="ListParagraph"/>
        <w:numPr>
          <w:ilvl w:val="0"/>
          <w:numId w:val="10"/>
        </w:numPr>
        <w:rPr>
          <w:lang w:val="en-CA"/>
        </w:rPr>
      </w:pPr>
      <w:commentRangeStart w:id="6"/>
      <w:r>
        <w:rPr>
          <w:lang w:val="en-CA"/>
        </w:rPr>
        <w:t>The scalability of the solution or implementation.</w:t>
      </w:r>
      <w:commentRangeEnd w:id="6"/>
      <w:r w:rsidR="00B62B97">
        <w:rPr>
          <w:rStyle w:val="CommentReference"/>
        </w:rPr>
        <w:commentReference w:id="6"/>
      </w:r>
    </w:p>
    <w:p w:rsidR="00876AD5" w:rsidRDefault="00DB26AB" w:rsidP="00876AD5">
      <w:pPr>
        <w:rPr>
          <w:lang w:val="en-CA"/>
        </w:rPr>
      </w:pPr>
      <w:r w:rsidRPr="00DB26AB">
        <w:rPr>
          <w:lang w:val="en-CA"/>
        </w:rPr>
        <w:t xml:space="preserve">To further </w:t>
      </w:r>
      <w:r>
        <w:rPr>
          <w:lang w:val="en-CA"/>
        </w:rPr>
        <w:t>characterize the models it was extracted how they handled the following issues</w:t>
      </w:r>
      <w:r w:rsidR="00BF53F9">
        <w:rPr>
          <w:lang w:val="en-CA"/>
        </w:rPr>
        <w:t>:</w:t>
      </w:r>
    </w:p>
    <w:p w:rsidR="006C69A9" w:rsidRDefault="00BF53F9" w:rsidP="00876AD5">
      <w:pPr>
        <w:pStyle w:val="ListParagraph"/>
        <w:numPr>
          <w:ilvl w:val="0"/>
          <w:numId w:val="10"/>
        </w:numPr>
        <w:rPr>
          <w:lang w:val="en-CA"/>
        </w:rPr>
      </w:pPr>
      <w:r>
        <w:rPr>
          <w:lang w:val="en-CA"/>
        </w:rPr>
        <w:t>A</w:t>
      </w:r>
      <w:r w:rsidR="005F3612">
        <w:rPr>
          <w:lang w:val="en-CA"/>
        </w:rPr>
        <w:t>dversaries attempting to tampering wi</w:t>
      </w:r>
      <w:r w:rsidR="0029779D">
        <w:rPr>
          <w:lang w:val="en-CA"/>
        </w:rPr>
        <w:t xml:space="preserve">th/fooling the </w:t>
      </w:r>
      <w:r>
        <w:rPr>
          <w:lang w:val="en-CA"/>
        </w:rPr>
        <w:t>prediction</w:t>
      </w:r>
      <w:r w:rsidR="0029779D">
        <w:rPr>
          <w:lang w:val="en-CA"/>
        </w:rPr>
        <w:t xml:space="preserve"> method</w:t>
      </w:r>
      <w:r>
        <w:rPr>
          <w:lang w:val="en-CA"/>
        </w:rPr>
        <w:t>.</w:t>
      </w:r>
    </w:p>
    <w:p w:rsidR="005F3612" w:rsidRDefault="00BF53F9" w:rsidP="00876AD5">
      <w:pPr>
        <w:pStyle w:val="ListParagraph"/>
        <w:numPr>
          <w:ilvl w:val="0"/>
          <w:numId w:val="10"/>
        </w:numPr>
        <w:rPr>
          <w:lang w:val="en-CA"/>
        </w:rPr>
      </w:pPr>
      <w:r>
        <w:rPr>
          <w:lang w:val="en-CA"/>
        </w:rPr>
        <w:t>The</w:t>
      </w:r>
      <w:r w:rsidR="005F3612">
        <w:rPr>
          <w:lang w:val="en-CA"/>
        </w:rPr>
        <w:t xml:space="preserve"> time </w:t>
      </w:r>
      <w:r w:rsidR="0029779D">
        <w:rPr>
          <w:lang w:val="en-CA"/>
        </w:rPr>
        <w:t>it takes to make the prediction</w:t>
      </w:r>
      <w:r>
        <w:rPr>
          <w:lang w:val="en-CA"/>
        </w:rPr>
        <w:t xml:space="preserve"> and timing issues.</w:t>
      </w:r>
    </w:p>
    <w:p w:rsidR="007E17F9" w:rsidRDefault="00A7270D" w:rsidP="00876AD5">
      <w:pPr>
        <w:pStyle w:val="ListParagraph"/>
        <w:numPr>
          <w:ilvl w:val="0"/>
          <w:numId w:val="10"/>
        </w:numPr>
        <w:rPr>
          <w:lang w:val="en-CA"/>
        </w:rPr>
      </w:pPr>
      <w:r>
        <w:rPr>
          <w:lang w:val="en-CA"/>
        </w:rPr>
        <w:t>Availability of</w:t>
      </w:r>
      <w:r w:rsidR="007E17F9">
        <w:rPr>
          <w:lang w:val="en-CA"/>
        </w:rPr>
        <w:t xml:space="preserve"> data </w:t>
      </w:r>
      <w:r>
        <w:rPr>
          <w:lang w:val="en-CA"/>
        </w:rPr>
        <w:t>needed</w:t>
      </w:r>
      <w:r w:rsidR="007E17F9">
        <w:rPr>
          <w:lang w:val="en-CA"/>
        </w:rPr>
        <w:t xml:space="preserve"> for </w:t>
      </w:r>
      <w:r>
        <w:rPr>
          <w:lang w:val="en-CA"/>
        </w:rPr>
        <w:t>analysis or model construction.</w:t>
      </w:r>
    </w:p>
    <w:p w:rsidR="007C2CFF" w:rsidRDefault="007C2CFF" w:rsidP="00876AD5">
      <w:pPr>
        <w:pStyle w:val="ListParagraph"/>
        <w:numPr>
          <w:ilvl w:val="0"/>
          <w:numId w:val="10"/>
        </w:numPr>
        <w:rPr>
          <w:lang w:val="en-CA"/>
        </w:rPr>
      </w:pPr>
      <w:r>
        <w:rPr>
          <w:lang w:val="en-CA"/>
        </w:rPr>
        <w:t>Assumptions concerning knowledge of system vulnerabilities and attacks.</w:t>
      </w:r>
    </w:p>
    <w:p w:rsidR="00BF53F9" w:rsidRDefault="00A7270D" w:rsidP="00BF53F9">
      <w:pPr>
        <w:rPr>
          <w:lang w:val="en-CA"/>
        </w:rPr>
      </w:pPr>
      <w:r>
        <w:rPr>
          <w:lang w:val="en-CA"/>
        </w:rPr>
        <w:t>Furthermore</w:t>
      </w:r>
      <w:r w:rsidR="00BF53F9">
        <w:rPr>
          <w:lang w:val="en-CA"/>
        </w:rPr>
        <w:t xml:space="preserve">, information was extracted to characterize the maturity of the research in terms </w:t>
      </w:r>
      <w:r w:rsidR="007C2CFF">
        <w:rPr>
          <w:lang w:val="en-CA"/>
        </w:rPr>
        <w:t>by assessing</w:t>
      </w:r>
      <w:r w:rsidR="00BF53F9">
        <w:rPr>
          <w:lang w:val="en-CA"/>
        </w:rPr>
        <w:t>:</w:t>
      </w:r>
    </w:p>
    <w:p w:rsidR="007E17F9" w:rsidRDefault="007E17F9" w:rsidP="007E17F9">
      <w:pPr>
        <w:pStyle w:val="ListParagraph"/>
        <w:numPr>
          <w:ilvl w:val="0"/>
          <w:numId w:val="10"/>
        </w:numPr>
        <w:rPr>
          <w:lang w:val="en-CA"/>
        </w:rPr>
      </w:pPr>
      <w:r>
        <w:rPr>
          <w:lang w:val="en-CA"/>
        </w:rPr>
        <w:t xml:space="preserve">If </w:t>
      </w:r>
      <w:r w:rsidR="00F65A8D">
        <w:rPr>
          <w:lang w:val="en-CA"/>
        </w:rPr>
        <w:t>the model</w:t>
      </w:r>
      <w:r>
        <w:rPr>
          <w:lang w:val="en-CA"/>
        </w:rPr>
        <w:t xml:space="preserve"> </w:t>
      </w:r>
      <w:r w:rsidR="00ED71F7">
        <w:rPr>
          <w:lang w:val="en-CA"/>
        </w:rPr>
        <w:t xml:space="preserve">had </w:t>
      </w:r>
      <w:r>
        <w:rPr>
          <w:lang w:val="en-CA"/>
        </w:rPr>
        <w:t>been implemented in prototype and what Technology Readiness Level the model was on.</w:t>
      </w:r>
    </w:p>
    <w:p w:rsidR="00A7270D" w:rsidRDefault="00A7270D" w:rsidP="00A7270D">
      <w:pPr>
        <w:pStyle w:val="ListParagraph"/>
        <w:numPr>
          <w:ilvl w:val="0"/>
          <w:numId w:val="10"/>
        </w:numPr>
        <w:rPr>
          <w:lang w:val="en-CA"/>
        </w:rPr>
      </w:pPr>
      <w:r>
        <w:rPr>
          <w:lang w:val="en-CA"/>
        </w:rPr>
        <w:t xml:space="preserve">If </w:t>
      </w:r>
      <w:r w:rsidR="00F65A8D">
        <w:rPr>
          <w:lang w:val="en-CA"/>
        </w:rPr>
        <w:t>the model</w:t>
      </w:r>
      <w:r w:rsidR="00ED71F7">
        <w:rPr>
          <w:lang w:val="en-CA"/>
        </w:rPr>
        <w:t>’</w:t>
      </w:r>
      <w:r w:rsidR="00F65A8D">
        <w:rPr>
          <w:lang w:val="en-CA"/>
        </w:rPr>
        <w:t>s</w:t>
      </w:r>
      <w:r>
        <w:rPr>
          <w:lang w:val="en-CA"/>
        </w:rPr>
        <w:t xml:space="preserve"> its usefulness for was demonstrated</w:t>
      </w:r>
      <w:r w:rsidR="00433111">
        <w:rPr>
          <w:lang w:val="en-CA"/>
        </w:rPr>
        <w:t>, e.g. in a case study</w:t>
      </w:r>
      <w:r>
        <w:rPr>
          <w:lang w:val="en-CA"/>
        </w:rPr>
        <w:t>.</w:t>
      </w:r>
    </w:p>
    <w:p w:rsidR="00BF53F9" w:rsidRPr="00A7270D" w:rsidRDefault="007E17F9" w:rsidP="00A7270D">
      <w:pPr>
        <w:pStyle w:val="ListParagraph"/>
        <w:numPr>
          <w:ilvl w:val="0"/>
          <w:numId w:val="10"/>
        </w:numPr>
        <w:rPr>
          <w:lang w:val="en-CA"/>
        </w:rPr>
      </w:pPr>
      <w:r>
        <w:rPr>
          <w:lang w:val="en-CA"/>
        </w:rPr>
        <w:t xml:space="preserve">Tests or other evaluations of accuracy </w:t>
      </w:r>
      <w:r w:rsidR="00A7270D">
        <w:rPr>
          <w:lang w:val="en-CA"/>
        </w:rPr>
        <w:t xml:space="preserve">of </w:t>
      </w:r>
      <w:r>
        <w:rPr>
          <w:lang w:val="en-CA"/>
        </w:rPr>
        <w:t>the prediction model.</w:t>
      </w:r>
    </w:p>
    <w:p w:rsidR="00CF31E4" w:rsidRPr="0029779D" w:rsidRDefault="00A7270D" w:rsidP="0029779D">
      <w:pPr>
        <w:rPr>
          <w:lang w:val="en-CA"/>
        </w:rPr>
      </w:pPr>
      <w:r>
        <w:rPr>
          <w:lang w:val="en-CA"/>
        </w:rPr>
        <w:t>These nine</w:t>
      </w:r>
      <w:r w:rsidR="0029779D">
        <w:rPr>
          <w:lang w:val="en-CA"/>
        </w:rPr>
        <w:t xml:space="preserve"> information</w:t>
      </w:r>
      <w:r w:rsidR="00CF31E4" w:rsidRPr="0029779D">
        <w:rPr>
          <w:lang w:val="en-CA"/>
        </w:rPr>
        <w:t xml:space="preserve"> </w:t>
      </w:r>
      <w:r>
        <w:rPr>
          <w:lang w:val="en-CA"/>
        </w:rPr>
        <w:t xml:space="preserve">elements </w:t>
      </w:r>
      <w:proofErr w:type="gramStart"/>
      <w:r w:rsidR="00CF31E4" w:rsidRPr="0029779D">
        <w:rPr>
          <w:lang w:val="en-CA"/>
        </w:rPr>
        <w:t>was</w:t>
      </w:r>
      <w:proofErr w:type="gramEnd"/>
      <w:r w:rsidR="00CF31E4" w:rsidRPr="0029779D">
        <w:rPr>
          <w:lang w:val="en-CA"/>
        </w:rPr>
        <w:t xml:space="preserve"> extracted as quotes and </w:t>
      </w:r>
      <w:r w:rsidR="00CD768E">
        <w:rPr>
          <w:lang w:val="en-CA"/>
        </w:rPr>
        <w:t xml:space="preserve">descriptive </w:t>
      </w:r>
      <w:r w:rsidR="00CF31E4" w:rsidRPr="0029779D">
        <w:rPr>
          <w:lang w:val="en-CA"/>
        </w:rPr>
        <w:t xml:space="preserve">summaries of </w:t>
      </w:r>
      <w:r w:rsidR="006C5FFE" w:rsidRPr="0029779D">
        <w:rPr>
          <w:lang w:val="en-CA"/>
        </w:rPr>
        <w:t xml:space="preserve">descriptions provided in </w:t>
      </w:r>
      <w:r w:rsidR="00CF31E4" w:rsidRPr="0029779D">
        <w:rPr>
          <w:lang w:val="en-CA"/>
        </w:rPr>
        <w:t>the</w:t>
      </w:r>
      <w:r w:rsidR="006C5FFE" w:rsidRPr="0029779D">
        <w:rPr>
          <w:lang w:val="en-CA"/>
        </w:rPr>
        <w:t xml:space="preserve"> reviewed</w:t>
      </w:r>
      <w:r w:rsidR="00CF31E4" w:rsidRPr="0029779D">
        <w:rPr>
          <w:lang w:val="en-CA"/>
        </w:rPr>
        <w:t xml:space="preserve"> papers</w:t>
      </w:r>
      <w:r w:rsidR="006C5FFE" w:rsidRPr="0029779D">
        <w:rPr>
          <w:lang w:val="en-CA"/>
        </w:rPr>
        <w:t>.</w:t>
      </w:r>
    </w:p>
    <w:p w:rsidR="0000340F" w:rsidRDefault="006A31D3" w:rsidP="006C5FFE">
      <w:pPr>
        <w:pStyle w:val="Heading1"/>
        <w:rPr>
          <w:lang w:val="en-CA"/>
        </w:rPr>
      </w:pPr>
      <w:r>
        <w:rPr>
          <w:lang w:val="en-CA"/>
        </w:rPr>
        <w:lastRenderedPageBreak/>
        <w:t>R</w:t>
      </w:r>
      <w:bookmarkStart w:id="7" w:name="_GoBack"/>
      <w:bookmarkEnd w:id="7"/>
      <w:commentRangeStart w:id="8"/>
      <w:r w:rsidR="0012311F">
        <w:rPr>
          <w:lang w:val="en-CA"/>
        </w:rPr>
        <w:t>esults</w:t>
      </w:r>
      <w:commentRangeEnd w:id="8"/>
      <w:r w:rsidR="00B9245E">
        <w:rPr>
          <w:rStyle w:val="CommentReference"/>
          <w:smallCaps w:val="0"/>
          <w:spacing w:val="0"/>
        </w:rPr>
        <w:commentReference w:id="8"/>
      </w:r>
    </w:p>
    <w:p w:rsidR="00BF53F9" w:rsidRDefault="00B62B97" w:rsidP="00F2444B">
      <w:pPr>
        <w:pStyle w:val="Heading2"/>
      </w:pPr>
      <w:commentRangeStart w:id="9"/>
      <w:r>
        <w:t>model characteristics</w:t>
      </w:r>
      <w:commentRangeEnd w:id="9"/>
      <w:r w:rsidR="0098195B">
        <w:rPr>
          <w:rStyle w:val="CommentReference"/>
          <w:smallCaps w:val="0"/>
          <w:spacing w:val="0"/>
          <w:lang w:val="en-US"/>
        </w:rPr>
        <w:commentReference w:id="9"/>
      </w:r>
    </w:p>
    <w:p w:rsidR="00BF53F9" w:rsidRPr="00BF53F9" w:rsidRDefault="00BF53F9" w:rsidP="00BF53F9">
      <w:pPr>
        <w:rPr>
          <w:lang w:val="en-CA"/>
        </w:rPr>
      </w:pPr>
      <w:r>
        <w:rPr>
          <w:lang w:val="en-CA"/>
        </w:rPr>
        <w:t xml:space="preserve">Descriptive text and listing of the papers </w:t>
      </w:r>
      <w:proofErr w:type="gramStart"/>
      <w:r>
        <w:rPr>
          <w:lang w:val="en-CA"/>
        </w:rPr>
        <w:t>that are</w:t>
      </w:r>
      <w:proofErr w:type="gramEnd"/>
      <w:r>
        <w:rPr>
          <w:lang w:val="en-CA"/>
        </w:rPr>
        <w:t xml:space="preserve"> included.</w:t>
      </w:r>
    </w:p>
    <w:tbl>
      <w:tblPr>
        <w:tblStyle w:val="TableGrid"/>
        <w:tblW w:w="0" w:type="auto"/>
        <w:tblLook w:val="04A0"/>
      </w:tblPr>
      <w:tblGrid>
        <w:gridCol w:w="1503"/>
        <w:gridCol w:w="1359"/>
        <w:gridCol w:w="1180"/>
        <w:gridCol w:w="1084"/>
        <w:gridCol w:w="1570"/>
      </w:tblGrid>
      <w:tr w:rsidR="00B62B97" w:rsidRPr="0098195B" w:rsidTr="00B62B97">
        <w:trPr>
          <w:cantSplit/>
          <w:trHeight w:val="862"/>
        </w:trPr>
        <w:tc>
          <w:tcPr>
            <w:tcW w:w="1570" w:type="dxa"/>
          </w:tcPr>
          <w:p w:rsidR="00B62B97" w:rsidRPr="0098195B" w:rsidRDefault="00B62B97" w:rsidP="006C5FFE">
            <w:pPr>
              <w:rPr>
                <w:b/>
                <w:lang w:val="en-CA"/>
              </w:rPr>
            </w:pPr>
            <w:r w:rsidRPr="0098195B">
              <w:rPr>
                <w:b/>
                <w:lang w:val="en-CA"/>
              </w:rPr>
              <w:t>Reference</w:t>
            </w:r>
          </w:p>
        </w:tc>
        <w:tc>
          <w:tcPr>
            <w:tcW w:w="1400" w:type="dxa"/>
          </w:tcPr>
          <w:p w:rsidR="00B62B97" w:rsidRPr="0098195B" w:rsidRDefault="0098195B" w:rsidP="00F2444B">
            <w:pPr>
              <w:rPr>
                <w:b/>
                <w:lang w:val="en-CA"/>
              </w:rPr>
            </w:pPr>
            <w:r w:rsidRPr="0098195B">
              <w:rPr>
                <w:b/>
                <w:lang w:val="en-CA"/>
              </w:rPr>
              <w:t>P</w:t>
            </w:r>
            <w:r w:rsidR="00B62B97" w:rsidRPr="0098195B">
              <w:rPr>
                <w:b/>
                <w:lang w:val="en-CA"/>
              </w:rPr>
              <w:t>roposed</w:t>
            </w:r>
            <w:r w:rsidRPr="0098195B">
              <w:rPr>
                <w:b/>
                <w:lang w:val="en-CA"/>
              </w:rPr>
              <w:t xml:space="preserve"> formalism</w:t>
            </w:r>
          </w:p>
        </w:tc>
        <w:tc>
          <w:tcPr>
            <w:tcW w:w="1256" w:type="dxa"/>
          </w:tcPr>
          <w:p w:rsidR="00B62B97" w:rsidRPr="0098195B" w:rsidRDefault="00B62B97" w:rsidP="00F2444B">
            <w:pPr>
              <w:rPr>
                <w:b/>
                <w:lang w:val="en-CA"/>
              </w:rPr>
            </w:pPr>
            <w:r w:rsidRPr="0098195B">
              <w:rPr>
                <w:b/>
                <w:lang w:val="en-CA"/>
              </w:rPr>
              <w:t>Input data</w:t>
            </w:r>
          </w:p>
        </w:tc>
        <w:tc>
          <w:tcPr>
            <w:tcW w:w="1122" w:type="dxa"/>
          </w:tcPr>
          <w:p w:rsidR="00B62B97" w:rsidRPr="0098195B" w:rsidRDefault="00B62B97" w:rsidP="00F2444B">
            <w:pPr>
              <w:rPr>
                <w:b/>
                <w:lang w:val="en-CA"/>
              </w:rPr>
            </w:pPr>
            <w:r w:rsidRPr="0098195B">
              <w:rPr>
                <w:b/>
                <w:lang w:val="en-CA"/>
              </w:rPr>
              <w:t>Output data</w:t>
            </w:r>
          </w:p>
        </w:tc>
        <w:tc>
          <w:tcPr>
            <w:tcW w:w="1122" w:type="dxa"/>
          </w:tcPr>
          <w:p w:rsidR="00B62B97" w:rsidRPr="0098195B" w:rsidRDefault="0098195B" w:rsidP="00F2444B">
            <w:pPr>
              <w:rPr>
                <w:b/>
                <w:lang w:val="en-CA"/>
              </w:rPr>
            </w:pPr>
            <w:commentRangeStart w:id="10"/>
            <w:r w:rsidRPr="0098195B">
              <w:rPr>
                <w:b/>
                <w:highlight w:val="yellow"/>
                <w:lang w:val="en-CA"/>
              </w:rPr>
              <w:t>Scalability</w:t>
            </w:r>
            <w:commentRangeEnd w:id="10"/>
            <w:r w:rsidR="00E76F72">
              <w:rPr>
                <w:rStyle w:val="CommentReference"/>
              </w:rPr>
              <w:commentReference w:id="10"/>
            </w: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109/CHINACOM.2007.4469413", "ISBN" : "9781424410095", "abstract" : "An intrusion detection system (IDS) generates alerts indicating what malicious behaviors are going on against the protected network system. When comparing the real-time reported IDS alerts with the network attack graph which provides all possible sequences of exploits that an intruder may use to penetrate the system, some prediction on future attacks can be made. In this paper we proposed a novel approach to predicting future attacks. First an attack graph is generated through data mining and the predictability of every attack scenario which represents how probable there would be oncoming attacks following the attack scenario can be estimated. Then in real-time intrusion detection environment the IDS alerts are correlated into attack scenarios and ranked by their predictability scores. Finally the attack scenarios with high predictability are used as the evidence to make prediction on future attacks. The effectiveness of the approach has been validated with a honeynet system.", "author" : [ { "dropping-particle" : "", "family" : "Lei", "given" : "Jie", "non-dropping-particle" : "", "parse-names" : false, "suffix" : "" }, { "dropping-particle" : "", "family" : "Li", "given" : "Zhi Tang", "non-dropping-particle" : "", "parse-names" : false, "suffix" : "" } ], "container-title" : "Proceedings of the Second International Conference on Communications and Networking in China, ChinaCom 2007", "id" : "ITEM-1", "issued" : { "date-parts" : [ [ "2008" ] ] }, "page" : "403-407", "title" : "Using network attack graph to predict the future attacks", "type" : "article-journal" }, "uris" : [ "http://www.mendeley.com/documents/?uuid=b771829f-ebe1-4406-b2df-47f2c6c395b4" ] } ], "mendeley" : { "formattedCitation" : "(Lei and Li, 2008)", "plainTextFormattedCitation" : "(Lei and Li, 2008)", "previouslyFormattedCitation" : "(Lei and Li, 2008)" }, "properties" : {  }, "schema" : "https://github.com/citation-style-language/schema/raw/master/csl-citation.json" }</w:instrText>
            </w:r>
            <w:r>
              <w:rPr>
                <w:lang w:val="en-CA"/>
              </w:rPr>
              <w:fldChar w:fldCharType="separate"/>
            </w:r>
            <w:r w:rsidR="00B62B97" w:rsidRPr="00AE130B">
              <w:rPr>
                <w:noProof/>
                <w:lang w:val="en-CA"/>
              </w:rPr>
              <w:t>(Lei and Li, 2008)</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109/JSAC.2011.110809", "ISBN" : "0733-8716", "ISSN" : "07338716", "abstract" : "Current intrusion detection systems (IDSs) can only discover single-step attacks but not complicated multi-stage attacks. Therefore, it is not only important, but also challenging for security managers to correlate security alerts with specific patterns to predict a multi-stage attack. In this paper, we propose Judge Evaluation of Attack intensioN (JEAN), which inspects the security alerts in the network and provides a probabilistic approach for the projection of the multi-stage attack by measuring the difference between the stored and the actual multi-stage attack session graphs (ASG). The experimental results show that JEAN is able to project possible attacks with more accuracy than Longest Common Subsequence (LCS) based approaches on DARPA 2000 and DARPA GCP (Grand Challenge Problem) specific attack scenario datasets.", "author" : [ { "dropping-particle" : "", "family" : "Cheng", "given" : "Bo Chao", "non-dropping-particle" : "", "parse-names" : false, "suffix" : "" }, { "dropping-particle" : "", "family" : "Liao", "given" : "Guo Tan", "non-dropping-particle" : "", "parse-names" : false, "suffix" : "" }, { "dropping-particle" : "", "family" : "Huang", "given" : "Chu Chun", "non-dropping-particle" : "", "parse-names" : false, "suffix" : "" }, { "dropping-particle" : "", "family" : "Yu", "given" : "Ming Tse", "non-dropping-particle" : "", "parse-names" : false, "suffix" : "" } ], "container-title" : "IEEE Journal on Selected Areas in Communications", "id" : "ITEM-1", "issue" : "7", "issued" : { "date-parts" : [ [ "2011" ] ] }, "page" : "1438-1448", "title" : "A novel probabilistic matching algorithm for multi-stage attack forecasts", "type" : "article-journal", "volume" : "29" }, "uris" : [ "http://www.mendeley.com/documents/?uuid=e33b1a3b-f62b-4e22-923c-ae93199b5cfe" ] } ], "mendeley" : { "formattedCitation" : "(Cheng et al., 2011)", "plainTextFormattedCitation" : "(Cheng et al., 2011)", "previouslyFormattedCitation" : "(Cheng et al., 2011)" }, "properties" : {  }, "schema" : "https://github.com/citation-style-language/schema/raw/master/csl-citation.json" }</w:instrText>
            </w:r>
            <w:r>
              <w:rPr>
                <w:lang w:val="en-CA"/>
              </w:rPr>
              <w:fldChar w:fldCharType="separate"/>
            </w:r>
            <w:r w:rsidR="00B62B97" w:rsidRPr="00AE130B">
              <w:rPr>
                <w:noProof/>
                <w:lang w:val="en-CA"/>
              </w:rPr>
              <w:t>(Cheng et al., 2011)</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abstract" : "Existing target-based and objectives-based (\u201cstrategy-to-task\u201d) approaches to mission planning do not explicitly address the adversary\u2019s decision-making processes. Obviously, the adversary\u2019s courses of action (COA) are influenced in a cause-and-effect manner by actions taken by friendly forces. Given the iterative/interleaved nature of actions taken by enemy and friendly forces, mission planning must clearly take adversarial decision making into account especially during concurrent mission planning and execution. Currently, adversarial behaviour with regards to cause-and-effect are difficult to account for within the framework of existing planning approaches. This paper describes a cognitive architecture for computationally modeling, predicting, and explaining adversarial behaviors and COAs and proposes an integrated framework for mission planning. Our framework fits naturally within the Effects-Based Operations (EBO) approach to mission planning.", "author" : [ { "dropping-particle" : "", "family" : "Santos Jr.", "given" : "Eugene", "non-dropping-particle" : "", "parse-names" : false, "suffix" : "" } ], "container-title" : "Proc of the SPIE: 17th Annual International Symposium on Aerospace/Defense Sensing and Controls, Vol 5091", "id" : "ITEM-1", "issued" : { "date-parts" : [ [ "2003" ] ] }, "page" : "182-193", "title" : "A Cognitive Architecture for Adversary Intent Inferencing: Knowledge Structure and Computation", "type" : "article-journal" }, "uris" : [ "http://www.mendeley.com/documents/?uuid=13a02990-d93f-495c-890b-cd6565f1b619" ] } ], "mendeley" : { "formattedCitation" : "(Santos Jr., 2003)", "plainTextFormattedCitation" : "(Santos Jr., 2003)", "previouslyFormattedCitation" : "(Santos Jr., 2003)" }, "properties" : {  }, "schema" : "https://github.com/citation-style-language/schema/raw/master/csl-citation.json" }</w:instrText>
            </w:r>
            <w:r>
              <w:rPr>
                <w:lang w:val="en-CA"/>
              </w:rPr>
              <w:fldChar w:fldCharType="separate"/>
            </w:r>
            <w:r w:rsidR="00B62B97" w:rsidRPr="00AE130B">
              <w:rPr>
                <w:noProof/>
                <w:lang w:val="en-CA"/>
              </w:rPr>
              <w:t>(Santos Jr., 2003)</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109/ISI.2012.6283222", "ISBN" : "9781467321037", "abstract" : "Adaptive adversaries are a primary concern in several domains, including cyber defense, border security, counterterrorism, and fraud prevention, and consequently there is great interest in developing defenses that maintain their effectiveness in the presence of evolving adversary strategies and tactics. This paper leverages the coevolutionary relationship between attackers and defenders to derive two new approaches to predictive defense, in which future attack techniques are anticipated and these insights are incorporated into defense designs. The first method combines game theory with machine learning to model and predict future adversary actions in the learner\u2019s \u201cfeature space\u201d; these predictions form the basis for synthesizing robust defenses. The second approach to predictive defense involves extrapolating the evolution of defense configurations forward in time, in the space of defense parameterizations, as a way of generating defenses which work well against evolving threats. Case studies with a large cyber security dataset assembled for this investigation demonstrate that each method provides effective, scalable defense against current and future attacks, outperforming gold-standard techniques. Additionally, preliminary tests indicate that a simple variant of the proposed design methodology yields defenses which are difficult for adversaries to reverse-engineer.", "author" : [ { "dropping-particle" : "", "family" : "Colbaugh", "given" : "Richard", "non-dropping-particle" : "", "parse-names" : false, "suffix" : "" }, { "dropping-particle" : "", "family" : "Glass", "given" : "Kristin", "non-dropping-particle" : "", "parse-names" : false, "suffix" : "" } ], "container-title" : "ISI 2012 - 2012 IEEE International Conference on Intelligence and Security Informatics: Cyberspace, Border, and Immigration Securities", "id" : "ITEM-1", "issued" : { "date-parts" : [ [ "2012" ] ] }, "page" : "18-23", "title" : "Predictive defense against evolving adversaries", "type" : "article-journal" }, "uris" : [ "http://www.mendeley.com/documents/?uuid=93be1b7a-82a6-4ac9-9383-1866a8db67bf" ] } ], "mendeley" : { "formattedCitation" : "(Colbaugh and Glass, 2012)", "plainTextFormattedCitation" : "(Colbaugh and Glass, 2012)", "previouslyFormattedCitation" : "(Colbaugh and Glass, 2012)" }, "properties" : {  }, "schema" : "https://github.com/citation-style-language/schema/raw/master/csl-citation.json" }</w:instrText>
            </w:r>
            <w:r>
              <w:rPr>
                <w:lang w:val="en-CA"/>
              </w:rPr>
              <w:fldChar w:fldCharType="separate"/>
            </w:r>
            <w:r w:rsidR="00B62B97" w:rsidRPr="00AE130B">
              <w:rPr>
                <w:noProof/>
                <w:lang w:val="en-CA"/>
              </w:rPr>
              <w:t>(Colbaugh and Glass, 2012)</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145/2713579.2713582", "ISBN" : "9781450333412", "abstract" : "This study o\ufb00ers a \ufb01rst step toward understanding the extent to which we may be able to predict cyber security incidents (which can be of one of many types) by applying machine learning techniques and using externally observed malicious activities associated with network entities, including spamming, phishing, and scanning, each of which may or may not have direct bearing on a speci\ufb01c attack mechanism or incident type. Our hypothesis is that when viewed collectively, malicious activities originating from a network are indicative of the general cleanness of a network and how well it is run, and that furthermore, collectively they exhibit fairly stable and thus predictive behavior over time. To test this hypothesis, we utilize two datasets in this study: (1) a collection of commonly used IP address-based/host reputation blacklists (RBLs) collected over more than a year, and (2) a set of security incident reports collected over roughly the same period. Speci\ufb01cally, we \ufb01rst aggregate the RBL data at a pre\ufb01x level and then introduce a set of features that capture the dynamics of this aggregated temporal process. A comparison between the distribution of these feature values taken from the incident dataset and from the general population of pre\ufb01xes shows distinct di\ufb00erences, suggesting their value in distinguishing between the two while also highlighting the importance of capturing dynamic behavior (second order statistics) in the malicious activities. These features are then used to train a support vector machine (SVM) for prediction. Our preliminary results show that we can achieve reasonably good prediction performance over a forecasting window of a few months.", "author" : [ { "dropping-particle" : "", "family" : "Sarabi", "given" : "Armin", "non-dropping-particle" : "", "parse-names" : false, "suffix" : "" }, { "dropping-particle" : "", "family" : "Bailey", "given" : "Michael", "non-dropping-particle" : "", "parse-names" : false, "suffix" : "" } ], "container-title" : "International Workshop on Security and Privacy Analytics (SPA '15)", "id" : "ITEM-1", "issued" : { "date-parts" : [ [ "2015" ] ] }, "page" : "3-9", "title" : "Predicting Cyber Security Incidents Using Feature-Based Characterization of Network-Level Malicious Activities Categories and Subject Descriptors", "type" : "article-journal" }, "uris" : [ "http://www.mendeley.com/documents/?uuid=fad9e90e-9a18-4092-ae9c-c569f9fbdee6" ] } ], "mendeley" : { "formattedCitation" : "(Sarabi and Bailey, 2015)", "plainTextFormattedCitation" : "(Sarabi and Bailey, 2015)", "previouslyFormattedCitation" : "(Sarabi and Bailey, 2015)" }, "properties" : {  }, "schema" : "https://github.com/citation-style-language/schema/raw/master/csl-citation.json" }</w:instrText>
            </w:r>
            <w:r>
              <w:rPr>
                <w:lang w:val="en-CA"/>
              </w:rPr>
              <w:fldChar w:fldCharType="separate"/>
            </w:r>
            <w:r w:rsidR="00B62B97" w:rsidRPr="00AE130B">
              <w:rPr>
                <w:noProof/>
                <w:lang w:val="en-CA"/>
              </w:rPr>
              <w:t>(Sarabi and Bailey, 2015)</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016/j.inffus.2007.06.002", "ISBN" : "9780945289395", "ISSN" : "15662535", "abstract" : "The use of computer networks has become a necessity for government, industry, and personal businesses. Protection and defense against cyber attacks on computer networks, however, are becoming inadequate as attackers become more sophisticated and as the networks and systems become more complex. Drawing analogies from other application domains, this paper introduces information fusion to provide situation awareness and threat prediction from massive volumes of sensed data. An in-depth discussion is provided to define fusion tasks for cyber defense. A novel cyber fusion system is proposed to address specifically the tracking and projection of multistage attacks. Critical assessments of the developed attack tracking and threat projection sub-components are provided with simulation results. This pioneering work elaborates the benefits, limitations, and future challenges of high level information fusion for cyber security. ?? 2007 Elsevier B.V. All rights reserved.", "author" : [ { "dropping-particle" : "", "family" : "Yang", "given" : "Shanchieh J.", "non-dropping-particle" : "", "parse-names" : false, "suffix" : "" }, { "dropping-particle" : "", "family" : "Stotz", "given" : "Adam", "non-dropping-particle" : "", "parse-names" : false, "suffix" : "" }, { "dropping-particle" : "", "family" : "Holsopple", "given" : "Jared", "non-dropping-particle" : "", "parse-names" : false, "suffix" : "" }, { "dropping-particle" : "", "family" : "Sudit", "given" : "Moises", "non-dropping-particle" : "", "parse-names" : false, "suffix" : "" }, { "dropping-particle" : "", "family" : "Kuhl", "given" : "Michael", "non-dropping-particle" : "", "parse-names" : false, "suffix" : "" } ], "container-title" : "Information Fusion", "id" : "ITEM-1", "issue" : "1", "issued" : { "date-parts" : [ [ "2009" ] ] }, "page" : "107-121", "publisher" : "Elsevier B.V.", "title" : "High level information fusion for tracking and projection of multistage cyber attacks", "type" : "article-journal", "volume" : "10" }, "uris" : [ "http://www.mendeley.com/documents/?uuid=d9702f1e-a376-489f-ad0e-de738da39623" ] } ], "mendeley" : { "formattedCitation" : "(Yang et al., 2009)", "plainTextFormattedCitation" : "(Yang et al., 2009)", "previouslyFormattedCitation" : "(Yang et al., 2009)" }, "properties" : {  }, "schema" : "https://github.com/citation-style-language/schema/raw/master/csl-citation.json" }</w:instrText>
            </w:r>
            <w:r>
              <w:rPr>
                <w:lang w:val="en-CA"/>
              </w:rPr>
              <w:fldChar w:fldCharType="separate"/>
            </w:r>
            <w:r w:rsidR="00B62B97" w:rsidRPr="00AE130B">
              <w:rPr>
                <w:noProof/>
                <w:lang w:val="en-CA"/>
              </w:rPr>
              <w:t>(Yang et al., 2009)</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109/CSAC.2004.7", "ISBN" : "0769522521", "ISSN" : "10639527", "abstract" : " Correlating and analyzing security alerts is a critical and challenging task in security management. Recently, some techniques have been proposed for security alert correlation. However, these approaches focus more on basic or low-level alert correlation. In this paper, we study how to conduct probabilistic inference to correlate and analyze attack scenarios. Specifically, we propose an approach to solving the following problems: 1) How to correlate isolated attack scenarios resulted from low-level alert correlation? 2) How to identify attacker's high-level strategies and intentions? 3) How to predict the potential attacks based on observed attack activities? We evaluate our approaches using DARPA's grand challenge problem (GCP) data set. The results demonstrate the capability of our approach in correlating isolated attack scenarios, identifying attack strategies and predicting future attacks.", "author" : [ { "dropping-particle" : "", "family" : "Qin", "given" : "Xinzhou", "non-dropping-particle" : "", "parse-names" : false, "suffix" : "" }, { "dropping-particle" : "", "family" : "Lee", "given" : "Wenke", "non-dropping-particle" : "", "parse-names" : false, "suffix" : "" } ], "container-title" : "Proceedings - Annual Computer Security Applications Conference, ACSAC", "id" : "ITEM-1", "issued" : { "date-parts" : [ [ "2004" ] ] }, "page" : "370-379", "title" : "Attack plan recognition and prediction using causal networks", "type" : "article-journal" }, "uris" : [ "http://www.mendeley.com/documents/?uuid=82ca6fd0-4330-48a4-8006-ac20d0250c1c" ] } ], "mendeley" : { "formattedCitation" : "(Qin and Lee, 2004)", "plainTextFormattedCitation" : "(Qin and Lee, 2004)", "previouslyFormattedCitation" : "(Qin and Lee, 2004)" }, "properties" : {  }, "schema" : "https://github.com/citation-style-language/schema/raw/master/csl-citation.json" }</w:instrText>
            </w:r>
            <w:r>
              <w:rPr>
                <w:lang w:val="en-CA"/>
              </w:rPr>
              <w:fldChar w:fldCharType="separate"/>
            </w:r>
            <w:r w:rsidR="00B62B97" w:rsidRPr="00AE130B">
              <w:rPr>
                <w:noProof/>
                <w:lang w:val="en-CA"/>
              </w:rPr>
              <w:t>(Qin and Lee, 2004)</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117/12.720090", "ISBN" : "081946693X", "ISSN" : "0277786X", "abstract" : "This paper proposes an innovative data-fusion/ data-mining game theoretic situation awareness and impact assessment approach for cyber network defense. Alerts generated by Intrusion Detection Sensors (IDSs) or Intrusion Prevention Sensors (IPSs) are fed into the data refinement (Level 0) and object assessment (L1) data fusion components. High-level situation/threat assessment (L2/L3) data fusion based on Markov game model and Hierarchical Entity Aggregation (HEA) are proposed to refine the primitive prediction generated by adaptive feature/pattern recognition and capture new unknown features. A Markov (Stochastic) game method is used to estimate the belief of each possible cyber attack pattern. Game theory captures the nature of cyber conflicts: determination of the attacking-force strategies is tightly coupled to determination of the defense-force strategies and vice versa. Also, Markov game theory deals with uncertainty and incompleteness of available information. A software tool is developed to demonstrate the performance of the high level information fusion for cyber network defense situation and a simulation example shows the enhanced understating of cyber-network defense.", "author" : [ { "dropping-particle" : "", "family" : "Shen", "given" : "Dan", "non-dropping-particle" : "", "parse-names" : false, "suffix" : "" }, { "dropping-particle" : "", "family" : "Chen", "given" : "Genshe", "non-dropping-particle" : "", "parse-names" : false, "suffix" : "" }, { "dropping-particle" : "", "family" : "Cruz", "given" : "Jr., Jose B.", "non-dropping-particle" : "", "parse-names" : false, "suffix" : "" }, { "dropping-particle" : "", "family" : "Haynes", "given" : "Leonard", "non-dropping-particle" : "", "parse-names" : false, "suffix" : "" }, { "dropping-particle" : "", "family" : "Kruger", "given" : "Martin", "non-dropping-particle" : "", "parse-names" : false, "suffix" : "" }, { "dropping-particle" : "", "family" : "Blasch", "given" : "Erik", "non-dropping-particle" : "", "parse-names" : false, "suffix" : "" } ], "container-title" : "Proceedings of SPIE", "id" : "ITEM-1", "issue" : "1", "issued" : { "date-parts" : [ [ "2007" ] ] }, "page" : "65710F-65710F-12", "title" : "A Markov game theoretic data fusion approach for cyber situational awareness", "type" : "article-journal", "volume" : "3" }, "uris" : [ "http://www.mendeley.com/documents/?uuid=28696c65-91ae-4869-8cff-e77d8a6ecc8e" ] } ], "mendeley" : { "formattedCitation" : "(Shen et al., 2007)", "plainTextFormattedCitation" : "(Shen et al., 2007)", "previouslyFormattedCitation" : "(Shen et al., 2007)" }, "properties" : {  }, "schema" : "https://github.com/citation-style-language/schema/raw/master/csl-citation.json" }</w:instrText>
            </w:r>
            <w:r>
              <w:rPr>
                <w:lang w:val="en-CA"/>
              </w:rPr>
              <w:fldChar w:fldCharType="separate"/>
            </w:r>
            <w:r w:rsidR="00B62B97" w:rsidRPr="00F2444B">
              <w:rPr>
                <w:noProof/>
                <w:lang w:val="en-CA"/>
              </w:rPr>
              <w:t>(Shen et al., 2007)</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007/978-1-4419-7133-3_5", "ISBN" : "9781441971326", "ISSN" : "15682633", "PMID" : "25246403", "abstract" : "Insider Threats in Cyber Security is a cutting edge text presenting IT and non-IT facets of insider threats together. This volume brings together a critical mass of well-established worldwide researchers, and provides a unique multidisciplinary overview. Monica van Huystee, Senior Policy Advisor at MCI, Ontario, Canada comments \"The book will be a must read, so of course I'll need a copy.\" Insider Threats in Cyber Security covers all aspects of insider threats, from motivation to mitigation. It includes how to monitor insider threats (and what to monitor for), how to mitigate insider threats, and related topics and case studies. Insider Threats in Cyber Security is intended for a professional audience composed of the military, government policy makers and banking; financing companies focusing on the Secure Cyberspace industry. This book is also suitable for advanced-level students and researchers in computer science as a secondary text or reference book.", "author" : [ { "dropping-particle" : "", "family" : "Greitzer", "given" : "Frank L.", "non-dropping-particle" : "", "parse-names" : false, "suffix" : "" }, { "dropping-particle" : "", "family" : "Frincke", "given" : "Deborah A.", "non-dropping-particle" : "", "parse-names" : false, "suffix" : "" } ], "container-title" : "Advances in Information Security", "id" : "ITEM-1", "issue" : "April", "issued" : { "date-parts" : [ [ "2010" ] ] }, "page" : "85-113", "title" : "Combining Traditional Cyber Security Audit Data with Psychosocial Data: Towards Predictive Modeling for Insider Threat Mitigation", "type" : "chapter", "volume" : "49" }, "uris" : [ "http://www.mendeley.com/documents/?uuid=125b783f-4cbc-476e-bab2-bb93966a1102" ] } ], "mendeley" : { "formattedCitation" : "(Greitzer and Frincke, 2010)", "plainTextFormattedCitation" : "(Greitzer and Frincke, 2010)", "previouslyFormattedCitation" : "(Greitzer and Frincke, 2010)" }, "properties" : {  }, "schema" : "https://github.com/citation-style-language/schema/raw/master/csl-citation.json" }</w:instrText>
            </w:r>
            <w:r>
              <w:rPr>
                <w:lang w:val="en-CA"/>
              </w:rPr>
              <w:fldChar w:fldCharType="separate"/>
            </w:r>
            <w:r w:rsidR="00B62B97" w:rsidRPr="000333AC">
              <w:rPr>
                <w:noProof/>
                <w:lang w:val="en-CA"/>
              </w:rPr>
              <w:t>(Greitzer and Frincke, 2010)</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109/ISI.2008.4565048", "ISBN" : "978-1-4244-2414-6", "abstract" : "Previous works in the area of network security have emphasized the creation of intrusion detection systems (IDSs) to flag malicious network traffic and computer usage. Raw IDS data may be correlated and form attack tracks, each of which consists of ordered collections of alerts belonging to a single multi-stage attack. Assessing an attack track in its early stage may reveal the attackerpsilas capability and behavior trends, leading to projections of future intrusion activities. Behavior trends are captured via variable length Markov models (VLMM) without predetermined attack plans. A virtual terrain schema is developed to model network and system configurations, and used to estimate critical elements and vulnerabilities exposed to each attacker given his/her progress. Experimental results show promises for these proactive measures in ensuring continuous and critical cyber operations.", "author" : [ { "dropping-particle" : "", "family" : "Yang", "given" : "Shanchieh J.", "non-dropping-particle" : "", "parse-names" : false, "suffix" : "" }, { "dropping-particle" : "", "family" : "Byers", "given" : "Stephen", "non-dropping-particle" : "", "parse-names" : false, "suffix" : "" }, { "dropping-particle" : "", "family" : "Holsopple", "given" : "Jared", "non-dropping-particle" : "", "parse-names" : false, "suffix" : "" }, { "dropping-particle" : "", "family" : "Argauer", "given" : "Brian", "non-dropping-particle" : "", "parse-names" : false, "suffix" : "" }, { "dropping-particle" : "", "family" : "Fava", "given" : "Daniel", "non-dropping-particle" : "", "parse-names" : false, "suffix" : "" } ], "container-title" : "IEEE International Conference on Intelligence and Security Informatics, 2008, IEEE ISI 2008", "id" : "ITEM-1", "issued" : { "date-parts" : [ [ "2008" ] ] }, "page" : "167-172", "title" : "Intrusion activity projection for cyber situational awareness", "type" : "article-journal" }, "uris" : [ "http://www.mendeley.com/documents/?uuid=b23e26a5-8ea3-4f3a-8174-72f358617077" ] } ], "mendeley" : { "formattedCitation" : "(Yang et al., 2008)", "plainTextFormattedCitation" : "(Yang et al., 2008)", "previouslyFormattedCitation" : "(Yang et al., 2008)" }, "properties" : {  }, "schema" : "https://github.com/citation-style-language/schema/raw/master/csl-citation.json" }</w:instrText>
            </w:r>
            <w:r>
              <w:rPr>
                <w:lang w:val="en-CA"/>
              </w:rPr>
              <w:fldChar w:fldCharType="separate"/>
            </w:r>
            <w:r w:rsidR="00B62B97" w:rsidRPr="000333AC">
              <w:rPr>
                <w:noProof/>
                <w:lang w:val="en-CA"/>
              </w:rPr>
              <w:t>(Yang et al., 2008)</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r w:rsidR="00B62B97" w:rsidTr="00B62B97">
        <w:tc>
          <w:tcPr>
            <w:tcW w:w="1570" w:type="dxa"/>
          </w:tcPr>
          <w:p w:rsidR="00B62B97" w:rsidRDefault="00BA691D" w:rsidP="006C5FFE">
            <w:pPr>
              <w:rPr>
                <w:lang w:val="en-CA"/>
              </w:rPr>
            </w:pPr>
            <w:r>
              <w:rPr>
                <w:lang w:val="en-CA"/>
              </w:rPr>
              <w:fldChar w:fldCharType="begin" w:fldLock="1"/>
            </w:r>
            <w:r w:rsidR="00B62B97">
              <w:rPr>
                <w:lang w:val="en-CA"/>
              </w:rPr>
              <w:instrText>ADDIN CSL_CITATION { "citationItems" : [ { "id" : "ITEM-1", "itemData" : { "DOI" : "10.1007/11942634_103", "ISBN" : "3540498605", "ISSN" : "03029743", "abstract" : "The exponential increase of malicious and criminal activities in cyber\\nspace is posing serious threat which could destabilize the foundation of\\nmodem information society. In particular, unexpected network paralysis\\nor break-down created by the spread of malicious traffic could cause\\nconfusion in a nationwide scale, and unless effective countermeasures\\nagainst such attacks are formulated in time, this could develop into a\\ncatastrophic condition. As a result, there has been vigorous search to\\ndevelop a functional state-level cyber-threat early-warning system:\\nhowever, the efforts have not yielded satisfying results or created\\nplausible alternatives to date due to the insufficiency of the existing\\nsystem and technical difficulties. The existing cyber-threat forecasting\\ndepends on the individual experience and ability of security manager\\nwhose decision is based on the limited data collected from ESM and TNIS.\\nConsequently, this could result in a disastrous warning failure against\\na variety of unknown and unpredictable attacks. It is the aim of this\\npaper to offer a conceptual design for ``Knowledge-based Real-Time\\nCyber-Threat Early-Warning System, and promote further researches into\\nthe subject.", "author" : [ { "dropping-particle" : "", "family" : "Lee", "given" : "Sangho", "non-dropping-particle" : "", "parse-names" : false, "suffix" : "" }, { "dropping-particle" : "", "family" : "Lee", "given" : "Dong Hwi", "non-dropping-particle" : "", "parse-names" : false, "suffix" : "" }, { "dropping-particle" : "", "family" : "Kim", "given" : "Kuinam J.", "non-dropping-particle" : "", "parse-names" : false, "suffix" : "" } ], "container-title" : "Lecture Notes in Computer Science (including subseries Lecture Notes in Artificial Intelligence and Lecture Notes in Bioinformatics)", "id" : "ITEM-1", "issued" : { "date-parts" : [ [ "2006" ] ] }, "page" : "1006-1017", "title" : "A conceptual design of knowledge-based real-time cyber-threat early warning system", "type" : "article-journal", "volume" : "4331 LNCS" }, "uris" : [ "http://www.mendeley.com/documents/?uuid=afaf1f44-f0f7-4829-9507-8941211c11bf" ] } ], "mendeley" : { "formattedCitation" : "(Lee et al., 2006)", "plainTextFormattedCitation" : "(Lee et al., 2006)" }, "properties" : {  }, "schema" : "https://github.com/citation-style-language/schema/raw/master/csl-citation.json" }</w:instrText>
            </w:r>
            <w:r>
              <w:rPr>
                <w:lang w:val="en-CA"/>
              </w:rPr>
              <w:fldChar w:fldCharType="separate"/>
            </w:r>
            <w:r w:rsidR="00B62B97" w:rsidRPr="00B62B97">
              <w:rPr>
                <w:noProof/>
                <w:lang w:val="en-CA"/>
              </w:rPr>
              <w:t>(Lee et al., 2006)</w:t>
            </w:r>
            <w:r>
              <w:rPr>
                <w:lang w:val="en-CA"/>
              </w:rPr>
              <w:fldChar w:fldCharType="end"/>
            </w:r>
          </w:p>
        </w:tc>
        <w:tc>
          <w:tcPr>
            <w:tcW w:w="1400" w:type="dxa"/>
          </w:tcPr>
          <w:p w:rsidR="00B62B97" w:rsidRDefault="00B62B97" w:rsidP="006C5FFE">
            <w:pPr>
              <w:rPr>
                <w:lang w:val="en-CA"/>
              </w:rPr>
            </w:pPr>
          </w:p>
        </w:tc>
        <w:tc>
          <w:tcPr>
            <w:tcW w:w="1256" w:type="dxa"/>
          </w:tcPr>
          <w:p w:rsidR="00B62B97" w:rsidRDefault="00B62B97" w:rsidP="006C5FFE">
            <w:pPr>
              <w:rPr>
                <w:lang w:val="en-CA"/>
              </w:rPr>
            </w:pPr>
          </w:p>
        </w:tc>
        <w:tc>
          <w:tcPr>
            <w:tcW w:w="1122" w:type="dxa"/>
          </w:tcPr>
          <w:p w:rsidR="00B62B97" w:rsidRDefault="00B62B97" w:rsidP="006C5FFE">
            <w:pPr>
              <w:rPr>
                <w:lang w:val="en-CA"/>
              </w:rPr>
            </w:pPr>
          </w:p>
        </w:tc>
        <w:tc>
          <w:tcPr>
            <w:tcW w:w="1122" w:type="dxa"/>
          </w:tcPr>
          <w:p w:rsidR="00B62B97" w:rsidRDefault="00B62B97" w:rsidP="006C5FFE">
            <w:pPr>
              <w:rPr>
                <w:lang w:val="en-CA"/>
              </w:rPr>
            </w:pPr>
          </w:p>
        </w:tc>
      </w:tr>
    </w:tbl>
    <w:p w:rsidR="006C5FFE" w:rsidRDefault="006C5FFE" w:rsidP="006C5FFE">
      <w:pPr>
        <w:rPr>
          <w:lang w:val="en-CA"/>
        </w:rPr>
      </w:pPr>
    </w:p>
    <w:p w:rsidR="0098195B" w:rsidRDefault="0098195B" w:rsidP="0098195B">
      <w:pPr>
        <w:pStyle w:val="Heading2"/>
      </w:pPr>
      <w:r>
        <w:t xml:space="preserve">Management of </w:t>
      </w:r>
      <w:commentRangeStart w:id="11"/>
      <w:r>
        <w:t>Issues</w:t>
      </w:r>
      <w:commentRangeEnd w:id="11"/>
      <w:r>
        <w:rPr>
          <w:rStyle w:val="CommentReference"/>
          <w:smallCaps w:val="0"/>
          <w:spacing w:val="0"/>
          <w:lang w:val="en-US"/>
        </w:rPr>
        <w:commentReference w:id="11"/>
      </w:r>
    </w:p>
    <w:tbl>
      <w:tblPr>
        <w:tblStyle w:val="TableGrid"/>
        <w:tblW w:w="0" w:type="auto"/>
        <w:tblLook w:val="04A0"/>
      </w:tblPr>
      <w:tblGrid>
        <w:gridCol w:w="1570"/>
        <w:gridCol w:w="1400"/>
        <w:gridCol w:w="1256"/>
        <w:gridCol w:w="1172"/>
        <w:gridCol w:w="1272"/>
      </w:tblGrid>
      <w:tr w:rsidR="0098195B" w:rsidRPr="0098195B" w:rsidTr="00747133">
        <w:trPr>
          <w:cantSplit/>
          <w:trHeight w:val="862"/>
        </w:trPr>
        <w:tc>
          <w:tcPr>
            <w:tcW w:w="1570" w:type="dxa"/>
          </w:tcPr>
          <w:p w:rsidR="0098195B" w:rsidRPr="0098195B" w:rsidRDefault="0098195B" w:rsidP="00747133">
            <w:pPr>
              <w:rPr>
                <w:b/>
                <w:lang w:val="en-CA"/>
              </w:rPr>
            </w:pPr>
            <w:r w:rsidRPr="0098195B">
              <w:rPr>
                <w:b/>
                <w:lang w:val="en-CA"/>
              </w:rPr>
              <w:t>Reference</w:t>
            </w:r>
          </w:p>
        </w:tc>
        <w:tc>
          <w:tcPr>
            <w:tcW w:w="1400" w:type="dxa"/>
          </w:tcPr>
          <w:p w:rsidR="0098195B" w:rsidRPr="0098195B" w:rsidRDefault="0098195B" w:rsidP="00747133">
            <w:pPr>
              <w:rPr>
                <w:b/>
                <w:lang w:val="en-CA"/>
              </w:rPr>
            </w:pPr>
            <w:r>
              <w:rPr>
                <w:b/>
                <w:lang w:val="en-CA"/>
              </w:rPr>
              <w:t>Adversaries</w:t>
            </w:r>
          </w:p>
        </w:tc>
        <w:tc>
          <w:tcPr>
            <w:tcW w:w="1256" w:type="dxa"/>
          </w:tcPr>
          <w:p w:rsidR="0098195B" w:rsidRPr="0098195B" w:rsidRDefault="0098195B" w:rsidP="00747133">
            <w:pPr>
              <w:rPr>
                <w:b/>
                <w:lang w:val="en-CA"/>
              </w:rPr>
            </w:pPr>
            <w:r>
              <w:rPr>
                <w:b/>
                <w:lang w:val="en-CA"/>
              </w:rPr>
              <w:t>Timing issues</w:t>
            </w:r>
          </w:p>
        </w:tc>
        <w:tc>
          <w:tcPr>
            <w:tcW w:w="1122" w:type="dxa"/>
          </w:tcPr>
          <w:p w:rsidR="0098195B" w:rsidRPr="0098195B" w:rsidRDefault="0098195B" w:rsidP="00747133">
            <w:pPr>
              <w:rPr>
                <w:b/>
                <w:lang w:val="en-CA"/>
              </w:rPr>
            </w:pPr>
            <w:r>
              <w:rPr>
                <w:b/>
                <w:lang w:val="en-CA"/>
              </w:rPr>
              <w:t>Data availability</w:t>
            </w:r>
          </w:p>
        </w:tc>
        <w:tc>
          <w:tcPr>
            <w:tcW w:w="1122" w:type="dxa"/>
          </w:tcPr>
          <w:p w:rsidR="0098195B" w:rsidRPr="0098195B" w:rsidRDefault="0098195B" w:rsidP="00747133">
            <w:pPr>
              <w:rPr>
                <w:b/>
                <w:lang w:val="en-CA"/>
              </w:rPr>
            </w:pPr>
            <w:r>
              <w:rPr>
                <w:b/>
                <w:lang w:val="en-CA"/>
              </w:rPr>
              <w:t>Knowledge assumptions</w:t>
            </w: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CHINACOM.2007.4469413", "ISBN" : "9781424410095", "abstract" : "An intrusion detection system (IDS) generates alerts indicating what malicious behaviors are going on against the protected network system. When comparing the real-time reported IDS alerts with the network attack graph which provides all possible sequences of exploits that an intruder may use to penetrate the system, some prediction on future attacks can be made. In this paper we proposed a novel approach to predicting future attacks. First an attack graph is generated through data mining and the predictability of every attack scenario which represents how probable there would be oncoming attacks following the attack scenario can be estimated. Then in real-time intrusion detection environment the IDS alerts are correlated into attack scenarios and ranked by their predictability scores. Finally the attack scenarios with high predictability are used as the evidence to make prediction on future attacks. The effectiveness of the approach has been validated with a honeynet system.", "author" : [ { "dropping-particle" : "", "family" : "Lei", "given" : "Jie", "non-dropping-particle" : "", "parse-names" : false, "suffix" : "" }, { "dropping-particle" : "", "family" : "Li", "given" : "Zhi Tang", "non-dropping-particle" : "", "parse-names" : false, "suffix" : "" } ], "container-title" : "Proceedings of the Second International Conference on Communications and Networking in China, ChinaCom 2007", "id" : "ITEM-1", "issued" : { "date-parts" : [ [ "2008" ] ] }, "page" : "403-407", "title" : "Using network attack graph to predict the future attacks", "type" : "article-journal" }, "uris" : [ "http://www.mendeley.com/documents/?uuid=b771829f-ebe1-4406-b2df-47f2c6c395b4" ] } ], "mendeley" : { "formattedCitation" : "(Lei and Li, 2008)", "plainTextFormattedCitation" : "(Lei and Li, 2008)", "previouslyFormattedCitation" : "(Lei and Li, 2008)" }, "properties" : {  }, "schema" : "https://github.com/citation-style-language/schema/raw/master/csl-citation.json" }</w:instrText>
            </w:r>
            <w:r>
              <w:rPr>
                <w:lang w:val="en-CA"/>
              </w:rPr>
              <w:fldChar w:fldCharType="separate"/>
            </w:r>
            <w:r w:rsidR="0098195B" w:rsidRPr="00AE130B">
              <w:rPr>
                <w:noProof/>
                <w:lang w:val="en-CA"/>
              </w:rPr>
              <w:t>(Lei and Li, 2008)</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JSAC.2011.110809", "ISBN" : "0733-8716", "ISSN" : "07338716", "abstract" : "Current intrusion detection systems (IDSs) can only discover single-step attacks but not complicated multi-stage attacks. Therefore, it is not only important, but also challenging for security managers to correlate security alerts with specific patterns to predict a multi-stage attack. In this paper, we propose Judge Evaluation of Attack intensioN (JEAN), which inspects the security alerts in the network and provides a probabilistic approach for the projection of the multi-stage attack by measuring the difference between the stored and the actual multi-stage attack session graphs (ASG). The experimental results show that JEAN is able to project possible attacks with more accuracy than Longest Common Subsequence (LCS) based approaches on DARPA 2000 and DARPA GCP (Grand Challenge Problem) specific attack scenario datasets.", "author" : [ { "dropping-particle" : "", "family" : "Cheng", "given" : "Bo Chao", "non-dropping-particle" : "", "parse-names" : false, "suffix" : "" }, { "dropping-particle" : "", "family" : "Liao", "given" : "Guo Tan", "non-dropping-particle" : "", "parse-names" : false, "suffix" : "" }, { "dropping-particle" : "", "family" : "Huang", "given" : "Chu Chun", "non-dropping-particle" : "", "parse-names" : false, "suffix" : "" }, { "dropping-particle" : "", "family" : "Yu", "given" : "Ming Tse", "non-dropping-particle" : "", "parse-names" : false, "suffix" : "" } ], "container-title" : "IEEE Journal on Selected Areas in Communications", "id" : "ITEM-1", "issue" : "7", "issued" : { "date-parts" : [ [ "2011" ] ] }, "page" : "1438-1448", "title" : "A novel probabilistic matching algorithm for multi-stage attack forecasts", "type" : "article-journal", "volume" : "29" }, "uris" : [ "http://www.mendeley.com/documents/?uuid=e33b1a3b-f62b-4e22-923c-ae93199b5cfe" ] } ], "mendeley" : { "formattedCitation" : "(Cheng et al., 2011)", "plainTextFormattedCitation" : "(Cheng et al., 2011)", "previouslyFormattedCitation" : "(Cheng et al., 2011)" }, "properties" : {  }, "schema" : "https://github.com/citation-style-language/schema/raw/master/csl-citation.json" }</w:instrText>
            </w:r>
            <w:r>
              <w:rPr>
                <w:lang w:val="en-CA"/>
              </w:rPr>
              <w:fldChar w:fldCharType="separate"/>
            </w:r>
            <w:r w:rsidR="0098195B" w:rsidRPr="00AE130B">
              <w:rPr>
                <w:noProof/>
                <w:lang w:val="en-CA"/>
              </w:rPr>
              <w:t>(Cheng et al., 2011)</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abstract" : "Existing target-based and objectives-based (\u201cstrategy-to-task\u201d) approaches to mission planning do not explicitly address the adversary\u2019s decision-making processes. Obviously, the adversary\u2019s courses of action (COA) are influenced in a cause-and-effect manner by actions taken by friendly forces. Given the iterative/interleaved nature of actions taken by enemy and friendly forces, mission planning must clearly take adversarial decision making into account especially during concurrent mission planning and execution. Currently, adversarial behaviour with regards to cause-and-effect are difficult to account for within the framework of existing planning approaches. This paper describes a cognitive architecture for computationally modeling, predicting, and explaining adversarial behaviors and COAs and proposes an integrated framework for mission planning. Our framework fits naturally within the Effects-Based Operations (EBO) approach to mission planning.", "author" : [ { "dropping-particle" : "", "family" : "Santos Jr.", "given" : "Eugene", "non-dropping-particle" : "", "parse-names" : false, "suffix" : "" } ], "container-title" : "Proc of the SPIE: 17th Annual International Symposium on Aerospace/Defense Sensing and Controls, Vol 5091", "id" : "ITEM-1", "issued" : { "date-parts" : [ [ "2003" ] ] }, "page" : "182-193", "title" : "A Cognitive Architecture for Adversary Intent Inferencing: Knowledge Structure and Computation", "type" : "article-journal" }, "uris" : [ "http://www.mendeley.com/documents/?uuid=13a02990-d93f-495c-890b-cd6565f1b619" ] } ], "mendeley" : { "formattedCitation" : "(Santos Jr., 2003)", "plainTextFormattedCitation" : "(Santos Jr., 2003)", "previouslyFormattedCitation" : "(Santos Jr., 2003)" }, "properties" : {  }, "schema" : "https://github.com/citation-style-language/schema/raw/master/csl-citation.json" }</w:instrText>
            </w:r>
            <w:r>
              <w:rPr>
                <w:lang w:val="en-CA"/>
              </w:rPr>
              <w:fldChar w:fldCharType="separate"/>
            </w:r>
            <w:r w:rsidR="0098195B" w:rsidRPr="00AE130B">
              <w:rPr>
                <w:noProof/>
                <w:lang w:val="en-CA"/>
              </w:rPr>
              <w:t>(Santos Jr., 2003)</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ISI.2012.6283222", "ISBN" : "9781467321037", "abstract" : "Adaptive adversaries are a primary concern in several domains, including cyber defense, border security, counterterrorism, and fraud prevention, and consequently there is great interest in developing defenses that maintain their effectiveness in the presence of evolving adversary strategies and tactics. This paper leverages the coevolutionary relationship between attackers and defenders to derive two new approaches to predictive defense, in which future attack techniques are anticipated and these insights are incorporated into defense designs. The first method combines game theory with machine learning to model and predict future adversary actions in the learner\u2019s \u201cfeature space\u201d; these predictions form the basis for synthesizing robust defenses. The second approach to predictive defense involves extrapolating the evolution of defense configurations forward in time, in the space of defense parameterizations, as a way of generating defenses which work well against evolving threats. Case studies with a large cyber security dataset assembled for this investigation demonstrate that each method provides effective, scalable defense against current and future attacks, outperforming gold-standard techniques. Additionally, preliminary tests indicate that a simple variant of the proposed design methodology yields defenses which are difficult for adversaries to reverse-engineer.", "author" : [ { "dropping-particle" : "", "family" : "Colbaugh", "given" : "Richard", "non-dropping-particle" : "", "parse-names" : false, "suffix" : "" }, { "dropping-particle" : "", "family" : "Glass", "given" : "Kristin", "non-dropping-particle" : "", "parse-names" : false, "suffix" : "" } ], "container-title" : "ISI 2012 - 2012 IEEE International Conference on Intelligence and Security Informatics: Cyberspace, Border, and Immigration Securities", "id" : "ITEM-1", "issued" : { "date-parts" : [ [ "2012" ] ] }, "page" : "18-23", "title" : "Predictive defense against evolving adversaries", "type" : "article-journal" }, "uris" : [ "http://www.mendeley.com/documents/?uuid=93be1b7a-82a6-4ac9-9383-1866a8db67bf" ] } ], "mendeley" : { "formattedCitation" : "(Colbaugh and Glass, 2012)", "plainTextFormattedCitation" : "(Colbaugh and Glass, 2012)", "previouslyFormattedCitation" : "(Colbaugh and Glass, 2012)" }, "properties" : {  }, "schema" : "https://github.com/citation-style-language/schema/raw/master/csl-citation.json" }</w:instrText>
            </w:r>
            <w:r>
              <w:rPr>
                <w:lang w:val="en-CA"/>
              </w:rPr>
              <w:fldChar w:fldCharType="separate"/>
            </w:r>
            <w:r w:rsidR="0098195B" w:rsidRPr="00AE130B">
              <w:rPr>
                <w:noProof/>
                <w:lang w:val="en-CA"/>
              </w:rPr>
              <w:t>(Colbaugh and Glass, 2012)</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45/2713579.2713582", "ISBN" : "9781450333412", "abstract" : "This study o\ufb00ers a \ufb01rst step toward understanding the extent to which we may be able to predict cyber security incidents (which can be of one of many types) by applying machine learning techniques and using externally observed malicious activities associated with network entities, including spamming, phishing, and scanning, each of which may or may not have direct bearing on a speci\ufb01c attack mechanism or incident type. Our hypothesis is that when viewed collectively, malicious activities originating from a network are indicative of the general cleanness of a network and how well it is run, and that furthermore, collectively they exhibit fairly stable and thus predictive behavior over time. To test this hypothesis, we utilize two datasets in this study: (1) a collection of commonly used IP address-based/host reputation blacklists (RBLs) collected over more than a year, and (2) a set of security incident reports collected over roughly the same period. Speci\ufb01cally, we \ufb01rst aggregate the RBL data at a pre\ufb01x level and then introduce a set of features that capture the dynamics of this aggregated temporal process. A comparison between the distribution of these feature values taken from the incident dataset and from the general population of pre\ufb01xes shows distinct di\ufb00erences, suggesting their value in distinguishing between the two while also highlighting the importance of capturing dynamic behavior (second order statistics) in the malicious activities. These features are then used to train a support vector machine (SVM) for prediction. Our preliminary results show that we can achieve reasonably good prediction performance over a forecasting window of a few months.", "author" : [ { "dropping-particle" : "", "family" : "Sarabi", "given" : "Armin", "non-dropping-particle" : "", "parse-names" : false, "suffix" : "" }, { "dropping-particle" : "", "family" : "Bailey", "given" : "Michael", "non-dropping-particle" : "", "parse-names" : false, "suffix" : "" } ], "container-title" : "International Workshop on Security and Privacy Analytics (SPA '15)", "id" : "ITEM-1", "issued" : { "date-parts" : [ [ "2015" ] ] }, "page" : "3-9", "title" : "Predicting Cyber Security Incidents Using Feature-Based Characterization of Network-Level Malicious Activities Categories and Subject Descriptors", "type" : "article-journal" }, "uris" : [ "http://www.mendeley.com/documents/?uuid=fad9e90e-9a18-4092-ae9c-c569f9fbdee6" ] } ], "mendeley" : { "formattedCitation" : "(Sarabi and Bailey, 2015)", "plainTextFormattedCitation" : "(Sarabi and Bailey, 2015)", "previouslyFormattedCitation" : "(Sarabi and Bailey, 2015)" }, "properties" : {  }, "schema" : "https://github.com/citation-style-language/schema/raw/master/csl-citation.json" }</w:instrText>
            </w:r>
            <w:r>
              <w:rPr>
                <w:lang w:val="en-CA"/>
              </w:rPr>
              <w:fldChar w:fldCharType="separate"/>
            </w:r>
            <w:r w:rsidR="0098195B" w:rsidRPr="00AE130B">
              <w:rPr>
                <w:noProof/>
                <w:lang w:val="en-CA"/>
              </w:rPr>
              <w:t>(Sarabi and Bailey, 2015)</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016/j.inffus.2007.06.002", "ISBN" : "9780945289395", "ISSN" : "15662535", "abstract" : "The use of computer networks has become a necessity for government, industry, and personal businesses. Protection and defense against cyber attacks on computer networks, however, are becoming inadequate as attackers become more sophisticated and as the networks and systems become more complex. Drawing analogies from other application domains, this paper introduces information fusion to provide situation awareness and threat prediction from massive volumes of sensed data. An in-depth discussion is provided to define fusion tasks for cyber defense. A novel cyber fusion system is proposed to address specifically the tracking and projection of multistage attacks. Critical assessments of the developed attack tracking and threat projection sub-components are provided with simulation results. This pioneering work elaborates the benefits, limitations, and future challenges of high level information fusion for cyber security. ?? 2007 Elsevier B.V. All rights reserved.", "author" : [ { "dropping-particle" : "", "family" : "Yang", "given" : "Shanchieh J.", "non-dropping-particle" : "", "parse-names" : false, "suffix" : "" }, { "dropping-particle" : "", "family" : "Stotz", "given" : "Adam", "non-dropping-particle" : "", "parse-names" : false, "suffix" : "" }, { "dropping-particle" : "", "family" : "Holsopple", "given" : "Jared", "non-dropping-particle" : "", "parse-names" : false, "suffix" : "" }, { "dropping-particle" : "", "family" : "Sudit", "given" : "Moises", "non-dropping-particle" : "", "parse-names" : false, "suffix" : "" }, { "dropping-particle" : "", "family" : "Kuhl", "given" : "Michael", "non-dropping-particle" : "", "parse-names" : false, "suffix" : "" } ], "container-title" : "Information Fusion", "id" : "ITEM-1", "issue" : "1", "issued" : { "date-parts" : [ [ "2009" ] ] }, "page" : "107-121", "publisher" : "Elsevier B.V.", "title" : "High level information fusion for tracking and projection of multistage cyber attacks", "type" : "article-journal", "volume" : "10" }, "uris" : [ "http://www.mendeley.com/documents/?uuid=d9702f1e-a376-489f-ad0e-de738da39623" ] } ], "mendeley" : { "formattedCitation" : "(Yang et al., 2009)", "plainTextFormattedCitation" : "(Yang et al., 2009)", "previouslyFormattedCitation" : "(Yang et al., 2009)" }, "properties" : {  }, "schema" : "https://github.com/citation-style-language/schema/raw/master/csl-citation.json" }</w:instrText>
            </w:r>
            <w:r>
              <w:rPr>
                <w:lang w:val="en-CA"/>
              </w:rPr>
              <w:fldChar w:fldCharType="separate"/>
            </w:r>
            <w:r w:rsidR="0098195B" w:rsidRPr="00AE130B">
              <w:rPr>
                <w:noProof/>
                <w:lang w:val="en-CA"/>
              </w:rPr>
              <w:t>(Yang et al., 2009)</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CSAC.2004.7", "ISBN" : "0769522521", "ISSN" : "10639527", "abstract" : " Correlating and analyzing security alerts is a critical and challenging task in security management. Recently, some techniques have been proposed for security alert correlation. However, these approaches focus more on basic or low-level alert correlation. In this paper, we study how to conduct probabilistic inference to correlate and analyze attack scenarios. Specifically, we propose an approach to solving the following problems: 1) How to correlate isolated attack scenarios resulted from low-level alert correlation? 2) How to identify attacker's high-level strategies and intentions? 3) How to predict the potential attacks based on observed attack activities? We evaluate our approaches using DARPA's grand challenge problem (GCP) data set. The results demonstrate the capability of our approach in correlating isolated attack scenarios, identifying attack strategies and predicting future attacks.", "author" : [ { "dropping-particle" : "", "family" : "Qin", "given" : "Xinzhou", "non-dropping-particle" : "", "parse-names" : false, "suffix" : "" }, { "dropping-particle" : "", "family" : "Lee", "given" : "Wenke", "non-dropping-particle" : "", "parse-names" : false, "suffix" : "" } ], "container-title" : "Proceedings - Annual Computer Security Applications Conference, ACSAC", "id" : "ITEM-1", "issued" : { "date-parts" : [ [ "2004" ] ] }, "page" : "370-379", "title" : "Attack plan recognition and prediction using causal networks", "type" : "article-journal" }, "uris" : [ "http://www.mendeley.com/documents/?uuid=82ca6fd0-4330-48a4-8006-ac20d0250c1c" ] } ], "mendeley" : { "formattedCitation" : "(Qin and Lee, 2004)", "plainTextFormattedCitation" : "(Qin and Lee, 2004)", "previouslyFormattedCitation" : "(Qin and Lee, 2004)" }, "properties" : {  }, "schema" : "https://github.com/citation-style-language/schema/raw/master/csl-citation.json" }</w:instrText>
            </w:r>
            <w:r>
              <w:rPr>
                <w:lang w:val="en-CA"/>
              </w:rPr>
              <w:fldChar w:fldCharType="separate"/>
            </w:r>
            <w:r w:rsidR="0098195B" w:rsidRPr="00AE130B">
              <w:rPr>
                <w:noProof/>
                <w:lang w:val="en-CA"/>
              </w:rPr>
              <w:t>(Qin and Lee, 2004)</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lastRenderedPageBreak/>
              <w:fldChar w:fldCharType="begin" w:fldLock="1"/>
            </w:r>
            <w:r w:rsidR="0098195B">
              <w:rPr>
                <w:lang w:val="en-CA"/>
              </w:rPr>
              <w:instrText>ADDIN CSL_CITATION { "citationItems" : [ { "id" : "ITEM-1", "itemData" : { "DOI" : "10.1117/12.720090", "ISBN" : "081946693X", "ISSN" : "0277786X", "abstract" : "This paper proposes an innovative data-fusion/ data-mining game theoretic situation awareness and impact assessment approach for cyber network defense. Alerts generated by Intrusion Detection Sensors (IDSs) or Intrusion Prevention Sensors (IPSs) are fed into the data refinement (Level 0) and object assessment (L1) data fusion components. High-level situation/threat assessment (L2/L3) data fusion based on Markov game model and Hierarchical Entity Aggregation (HEA) are proposed to refine the primitive prediction generated by adaptive feature/pattern recognition and capture new unknown features. A Markov (Stochastic) game method is used to estimate the belief of each possible cyber attack pattern. Game theory captures the nature of cyber conflicts: determination of the attacking-force strategies is tightly coupled to determination of the defense-force strategies and vice versa. Also, Markov game theory deals with uncertainty and incompleteness of available information. A software tool is developed to demonstrate the performance of the high level information fusion for cyber network defense situation and a simulation example shows the enhanced understating of cyber-network defense.", "author" : [ { "dropping-particle" : "", "family" : "Shen", "given" : "Dan", "non-dropping-particle" : "", "parse-names" : false, "suffix" : "" }, { "dropping-particle" : "", "family" : "Chen", "given" : "Genshe", "non-dropping-particle" : "", "parse-names" : false, "suffix" : "" }, { "dropping-particle" : "", "family" : "Cruz", "given" : "Jr., Jose B.", "non-dropping-particle" : "", "parse-names" : false, "suffix" : "" }, { "dropping-particle" : "", "family" : "Haynes", "given" : "Leonard", "non-dropping-particle" : "", "parse-names" : false, "suffix" : "" }, { "dropping-particle" : "", "family" : "Kruger", "given" : "Martin", "non-dropping-particle" : "", "parse-names" : false, "suffix" : "" }, { "dropping-particle" : "", "family" : "Blasch", "given" : "Erik", "non-dropping-particle" : "", "parse-names" : false, "suffix" : "" } ], "container-title" : "Proceedings of SPIE", "id" : "ITEM-1", "issue" : "1", "issued" : { "date-parts" : [ [ "2007" ] ] }, "page" : "65710F-65710F-12", "title" : "A Markov game theoretic data fusion approach for cyber situational awareness", "type" : "article-journal", "volume" : "3" }, "uris" : [ "http://www.mendeley.com/documents/?uuid=28696c65-91ae-4869-8cff-e77d8a6ecc8e" ] } ], "mendeley" : { "formattedCitation" : "(Shen et al., 2007)", "plainTextFormattedCitation" : "(Shen et al., 2007)", "previouslyFormattedCitation" : "(Shen et al., 2007)" }, "properties" : {  }, "schema" : "https://github.com/citation-style-language/schema/raw/master/csl-citation.json" }</w:instrText>
            </w:r>
            <w:r>
              <w:rPr>
                <w:lang w:val="en-CA"/>
              </w:rPr>
              <w:fldChar w:fldCharType="separate"/>
            </w:r>
            <w:r w:rsidR="0098195B" w:rsidRPr="00F2444B">
              <w:rPr>
                <w:noProof/>
                <w:lang w:val="en-CA"/>
              </w:rPr>
              <w:t>(Shen et al., 2007)</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007/978-1-4419-7133-3_5", "ISBN" : "9781441971326", "ISSN" : "15682633", "PMID" : "25246403", "abstract" : "Insider Threats in Cyber Security is a cutting edge text presenting IT and non-IT facets of insider threats together. This volume brings together a critical mass of well-established worldwide researchers, and provides a unique multidisciplinary overview. Monica van Huystee, Senior Policy Advisor at MCI, Ontario, Canada comments \"The book will be a must read, so of course I'll need a copy.\" Insider Threats in Cyber Security covers all aspects of insider threats, from motivation to mitigation. It includes how to monitor insider threats (and what to monitor for), how to mitigate insider threats, and related topics and case studies. Insider Threats in Cyber Security is intended for a professional audience composed of the military, government policy makers and banking; financing companies focusing on the Secure Cyberspace industry. This book is also suitable for advanced-level students and researchers in computer science as a secondary text or reference book.", "author" : [ { "dropping-particle" : "", "family" : "Greitzer", "given" : "Frank L.", "non-dropping-particle" : "", "parse-names" : false, "suffix" : "" }, { "dropping-particle" : "", "family" : "Frincke", "given" : "Deborah A.", "non-dropping-particle" : "", "parse-names" : false, "suffix" : "" } ], "container-title" : "Advances in Information Security", "id" : "ITEM-1", "issue" : "April", "issued" : { "date-parts" : [ [ "2010" ] ] }, "page" : "85-113", "title" : "Combining Traditional Cyber Security Audit Data with Psychosocial Data: Towards Predictive Modeling for Insider Threat Mitigation", "type" : "chapter", "volume" : "49" }, "uris" : [ "http://www.mendeley.com/documents/?uuid=125b783f-4cbc-476e-bab2-bb93966a1102" ] } ], "mendeley" : { "formattedCitation" : "(Greitzer and Frincke, 2010)", "plainTextFormattedCitation" : "(Greitzer and Frincke, 2010)", "previouslyFormattedCitation" : "(Greitzer and Frincke, 2010)" }, "properties" : {  }, "schema" : "https://github.com/citation-style-language/schema/raw/master/csl-citation.json" }</w:instrText>
            </w:r>
            <w:r>
              <w:rPr>
                <w:lang w:val="en-CA"/>
              </w:rPr>
              <w:fldChar w:fldCharType="separate"/>
            </w:r>
            <w:r w:rsidR="0098195B" w:rsidRPr="000333AC">
              <w:rPr>
                <w:noProof/>
                <w:lang w:val="en-CA"/>
              </w:rPr>
              <w:t>(Greitzer and Frincke, 2010)</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ISI.2008.4565048", "ISBN" : "978-1-4244-2414-6", "abstract" : "Previous works in the area of network security have emphasized the creation of intrusion detection systems (IDSs) to flag malicious network traffic and computer usage. Raw IDS data may be correlated and form attack tracks, each of which consists of ordered collections of alerts belonging to a single multi-stage attack. Assessing an attack track in its early stage may reveal the attackerpsilas capability and behavior trends, leading to projections of future intrusion activities. Behavior trends are captured via variable length Markov models (VLMM) without predetermined attack plans. A virtual terrain schema is developed to model network and system configurations, and used to estimate critical elements and vulnerabilities exposed to each attacker given his/her progress. Experimental results show promises for these proactive measures in ensuring continuous and critical cyber operations.", "author" : [ { "dropping-particle" : "", "family" : "Yang", "given" : "Shanchieh J.", "non-dropping-particle" : "", "parse-names" : false, "suffix" : "" }, { "dropping-particle" : "", "family" : "Byers", "given" : "Stephen", "non-dropping-particle" : "", "parse-names" : false, "suffix" : "" }, { "dropping-particle" : "", "family" : "Holsopple", "given" : "Jared", "non-dropping-particle" : "", "parse-names" : false, "suffix" : "" }, { "dropping-particle" : "", "family" : "Argauer", "given" : "Brian", "non-dropping-particle" : "", "parse-names" : false, "suffix" : "" }, { "dropping-particle" : "", "family" : "Fava", "given" : "Daniel", "non-dropping-particle" : "", "parse-names" : false, "suffix" : "" } ], "container-title" : "IEEE International Conference on Intelligence and Security Informatics, 2008, IEEE ISI 2008", "id" : "ITEM-1", "issued" : { "date-parts" : [ [ "2008" ] ] }, "page" : "167-172", "title" : "Intrusion activity projection for cyber situational awareness", "type" : "article-journal" }, "uris" : [ "http://www.mendeley.com/documents/?uuid=b23e26a5-8ea3-4f3a-8174-72f358617077" ] } ], "mendeley" : { "formattedCitation" : "(Yang et al., 2008)", "plainTextFormattedCitation" : "(Yang et al., 2008)", "previouslyFormattedCitation" : "(Yang et al., 2008)" }, "properties" : {  }, "schema" : "https://github.com/citation-style-language/schema/raw/master/csl-citation.json" }</w:instrText>
            </w:r>
            <w:r>
              <w:rPr>
                <w:lang w:val="en-CA"/>
              </w:rPr>
              <w:fldChar w:fldCharType="separate"/>
            </w:r>
            <w:r w:rsidR="0098195B" w:rsidRPr="000333AC">
              <w:rPr>
                <w:noProof/>
                <w:lang w:val="en-CA"/>
              </w:rPr>
              <w:t>(Yang et al., 2008)</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r w:rsidR="0098195B" w:rsidTr="00747133">
        <w:tc>
          <w:tcPr>
            <w:tcW w:w="1570"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007/11942634_103", "ISBN" : "3540498605", "ISSN" : "03029743", "abstract" : "The exponential increase of malicious and criminal activities in cyber\\nspace is posing serious threat which could destabilize the foundation of\\nmodem information society. In particular, unexpected network paralysis\\nor break-down created by the spread of malicious traffic could cause\\nconfusion in a nationwide scale, and unless effective countermeasures\\nagainst such attacks are formulated in time, this could develop into a\\ncatastrophic condition. As a result, there has been vigorous search to\\ndevelop a functional state-level cyber-threat early-warning system:\\nhowever, the efforts have not yielded satisfying results or created\\nplausible alternatives to date due to the insufficiency of the existing\\nsystem and technical difficulties. The existing cyber-threat forecasting\\ndepends on the individual experience and ability of security manager\\nwhose decision is based on the limited data collected from ESM and TNIS.\\nConsequently, this could result in a disastrous warning failure against\\na variety of unknown and unpredictable attacks. It is the aim of this\\npaper to offer a conceptual design for ``Knowledge-based Real-Time\\nCyber-Threat Early-Warning System, and promote further researches into\\nthe subject.", "author" : [ { "dropping-particle" : "", "family" : "Lee", "given" : "Sangho", "non-dropping-particle" : "", "parse-names" : false, "suffix" : "" }, { "dropping-particle" : "", "family" : "Lee", "given" : "Dong Hwi", "non-dropping-particle" : "", "parse-names" : false, "suffix" : "" }, { "dropping-particle" : "", "family" : "Kim", "given" : "Kuinam J.", "non-dropping-particle" : "", "parse-names" : false, "suffix" : "" } ], "container-title" : "Lecture Notes in Computer Science (including subseries Lecture Notes in Artificial Intelligence and Lecture Notes in Bioinformatics)", "id" : "ITEM-1", "issued" : { "date-parts" : [ [ "2006" ] ] }, "page" : "1006-1017", "title" : "A conceptual design of knowledge-based real-time cyber-threat early warning system", "type" : "article-journal", "volume" : "4331 LNCS" }, "uris" : [ "http://www.mendeley.com/documents/?uuid=afaf1f44-f0f7-4829-9507-8941211c11bf" ] } ], "mendeley" : { "formattedCitation" : "(Lee et al., 2006)", "plainTextFormattedCitation" : "(Lee et al., 2006)" }, "properties" : {  }, "schema" : "https://github.com/citation-style-language/schema/raw/master/csl-citation.json" }</w:instrText>
            </w:r>
            <w:r>
              <w:rPr>
                <w:lang w:val="en-CA"/>
              </w:rPr>
              <w:fldChar w:fldCharType="separate"/>
            </w:r>
            <w:r w:rsidR="0098195B" w:rsidRPr="00B62B97">
              <w:rPr>
                <w:noProof/>
                <w:lang w:val="en-CA"/>
              </w:rPr>
              <w:t>(Lee et al., 2006)</w:t>
            </w:r>
            <w:r>
              <w:rPr>
                <w:lang w:val="en-CA"/>
              </w:rPr>
              <w:fldChar w:fldCharType="end"/>
            </w:r>
          </w:p>
        </w:tc>
        <w:tc>
          <w:tcPr>
            <w:tcW w:w="1400" w:type="dxa"/>
          </w:tcPr>
          <w:p w:rsidR="0098195B" w:rsidRDefault="0098195B" w:rsidP="00747133">
            <w:pPr>
              <w:rPr>
                <w:lang w:val="en-CA"/>
              </w:rPr>
            </w:pPr>
          </w:p>
        </w:tc>
        <w:tc>
          <w:tcPr>
            <w:tcW w:w="1256" w:type="dxa"/>
          </w:tcPr>
          <w:p w:rsidR="0098195B" w:rsidRDefault="0098195B" w:rsidP="00747133">
            <w:pPr>
              <w:rPr>
                <w:lang w:val="en-CA"/>
              </w:rPr>
            </w:pPr>
          </w:p>
        </w:tc>
        <w:tc>
          <w:tcPr>
            <w:tcW w:w="1122" w:type="dxa"/>
          </w:tcPr>
          <w:p w:rsidR="0098195B" w:rsidRDefault="0098195B" w:rsidP="00747133">
            <w:pPr>
              <w:rPr>
                <w:lang w:val="en-CA"/>
              </w:rPr>
            </w:pPr>
          </w:p>
        </w:tc>
        <w:tc>
          <w:tcPr>
            <w:tcW w:w="1122" w:type="dxa"/>
          </w:tcPr>
          <w:p w:rsidR="0098195B" w:rsidRDefault="0098195B" w:rsidP="00747133">
            <w:pPr>
              <w:rPr>
                <w:lang w:val="en-CA"/>
              </w:rPr>
            </w:pPr>
          </w:p>
        </w:tc>
      </w:tr>
    </w:tbl>
    <w:p w:rsidR="0098195B" w:rsidRDefault="0098195B" w:rsidP="0098195B">
      <w:pPr>
        <w:rPr>
          <w:lang w:val="en-CA"/>
        </w:rPr>
      </w:pPr>
    </w:p>
    <w:p w:rsidR="0098195B" w:rsidRDefault="00F568AF" w:rsidP="0098195B">
      <w:pPr>
        <w:pStyle w:val="Heading2"/>
      </w:pPr>
      <w:r>
        <w:t>Model m</w:t>
      </w:r>
      <w:commentRangeStart w:id="12"/>
      <w:r w:rsidR="0098195B">
        <w:t>aturity</w:t>
      </w:r>
      <w:commentRangeEnd w:id="12"/>
      <w:r w:rsidR="0098195B">
        <w:rPr>
          <w:rStyle w:val="CommentReference"/>
          <w:smallCaps w:val="0"/>
          <w:spacing w:val="0"/>
          <w:lang w:val="en-US"/>
        </w:rPr>
        <w:commentReference w:id="12"/>
      </w:r>
    </w:p>
    <w:tbl>
      <w:tblPr>
        <w:tblStyle w:val="TableGrid"/>
        <w:tblW w:w="6489" w:type="dxa"/>
        <w:tblLook w:val="04A0"/>
      </w:tblPr>
      <w:tblGrid>
        <w:gridCol w:w="1511"/>
        <w:gridCol w:w="1556"/>
        <w:gridCol w:w="1711"/>
        <w:gridCol w:w="1711"/>
      </w:tblGrid>
      <w:tr w:rsidR="0098195B" w:rsidRPr="0098195B" w:rsidTr="007F27E3">
        <w:trPr>
          <w:cantSplit/>
          <w:trHeight w:val="859"/>
        </w:trPr>
        <w:tc>
          <w:tcPr>
            <w:tcW w:w="1511" w:type="dxa"/>
          </w:tcPr>
          <w:p w:rsidR="0098195B" w:rsidRPr="0098195B" w:rsidRDefault="0098195B" w:rsidP="00747133">
            <w:pPr>
              <w:rPr>
                <w:b/>
                <w:lang w:val="en-CA"/>
              </w:rPr>
            </w:pPr>
            <w:r w:rsidRPr="0098195B">
              <w:rPr>
                <w:b/>
                <w:lang w:val="en-CA"/>
              </w:rPr>
              <w:t>Reference</w:t>
            </w:r>
          </w:p>
        </w:tc>
        <w:tc>
          <w:tcPr>
            <w:tcW w:w="1556" w:type="dxa"/>
          </w:tcPr>
          <w:p w:rsidR="0098195B" w:rsidRPr="0098195B" w:rsidRDefault="0098195B" w:rsidP="00747133">
            <w:pPr>
              <w:rPr>
                <w:b/>
                <w:lang w:val="en-CA"/>
              </w:rPr>
            </w:pPr>
            <w:r>
              <w:rPr>
                <w:b/>
                <w:lang w:val="en-CA"/>
              </w:rPr>
              <w:t>Technology readiness level</w:t>
            </w:r>
          </w:p>
        </w:tc>
        <w:tc>
          <w:tcPr>
            <w:tcW w:w="1711" w:type="dxa"/>
          </w:tcPr>
          <w:p w:rsidR="0098195B" w:rsidRPr="0098195B" w:rsidRDefault="0098195B" w:rsidP="00747133">
            <w:pPr>
              <w:rPr>
                <w:b/>
                <w:lang w:val="en-CA"/>
              </w:rPr>
            </w:pPr>
            <w:r>
              <w:rPr>
                <w:b/>
                <w:lang w:val="en-CA"/>
              </w:rPr>
              <w:t>Usefulness demonstrated</w:t>
            </w:r>
          </w:p>
        </w:tc>
        <w:tc>
          <w:tcPr>
            <w:tcW w:w="1711" w:type="dxa"/>
          </w:tcPr>
          <w:p w:rsidR="0098195B" w:rsidRPr="0098195B" w:rsidRDefault="0098195B" w:rsidP="00747133">
            <w:pPr>
              <w:rPr>
                <w:b/>
                <w:lang w:val="en-CA"/>
              </w:rPr>
            </w:pPr>
            <w:r>
              <w:rPr>
                <w:b/>
                <w:lang w:val="en-CA"/>
              </w:rPr>
              <w:t>Accuracy demonstrated</w:t>
            </w:r>
          </w:p>
        </w:tc>
      </w:tr>
      <w:tr w:rsidR="0098195B" w:rsidTr="007F27E3">
        <w:trPr>
          <w:trHeight w:val="449"/>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CHINACOM.2007.4469413", "ISBN" : "9781424410095", "abstract" : "An intrusion detection system (IDS) generates alerts indicating what malicious behaviors are going on against the protected network system. When comparing the real-time reported IDS alerts with the network attack graph which provides all possible sequences of exploits that an intruder may use to penetrate the system, some prediction on future attacks can be made. In this paper we proposed a novel approach to predicting future attacks. First an attack graph is generated through data mining and the predictability of every attack scenario which represents how probable there would be oncoming attacks following the attack scenario can be estimated. Then in real-time intrusion detection environment the IDS alerts are correlated into attack scenarios and ranked by their predictability scores. Finally the attack scenarios with high predictability are used as the evidence to make prediction on future attacks. The effectiveness of the approach has been validated with a honeynet system.", "author" : [ { "dropping-particle" : "", "family" : "Lei", "given" : "Jie", "non-dropping-particle" : "", "parse-names" : false, "suffix" : "" }, { "dropping-particle" : "", "family" : "Li", "given" : "Zhi Tang", "non-dropping-particle" : "", "parse-names" : false, "suffix" : "" } ], "container-title" : "Proceedings of the Second International Conference on Communications and Networking in China, ChinaCom 2007", "id" : "ITEM-1", "issued" : { "date-parts" : [ [ "2008" ] ] }, "page" : "403-407", "title" : "Using network attack graph to predict the future attacks", "type" : "article-journal" }, "uris" : [ "http://www.mendeley.com/documents/?uuid=b771829f-ebe1-4406-b2df-47f2c6c395b4" ] } ], "mendeley" : { "formattedCitation" : "(Lei and Li, 2008)", "plainTextFormattedCitation" : "(Lei and Li, 2008)", "previouslyFormattedCitation" : "(Lei and Li, 2008)" }, "properties" : {  }, "schema" : "https://github.com/citation-style-language/schema/raw/master/csl-citation.json" }</w:instrText>
            </w:r>
            <w:r>
              <w:rPr>
                <w:lang w:val="en-CA"/>
              </w:rPr>
              <w:fldChar w:fldCharType="separate"/>
            </w:r>
            <w:r w:rsidR="0098195B" w:rsidRPr="00AE130B">
              <w:rPr>
                <w:noProof/>
                <w:lang w:val="en-CA"/>
              </w:rPr>
              <w:t>(Lei and Li, 2008)</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471"/>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JSAC.2011.110809", "ISBN" : "0733-8716", "ISSN" : "07338716", "abstract" : "Current intrusion detection systems (IDSs) can only discover single-step attacks but not complicated multi-stage attacks. Therefore, it is not only important, but also challenging for security managers to correlate security alerts with specific patterns to predict a multi-stage attack. In this paper, we propose Judge Evaluation of Attack intensioN (JEAN), which inspects the security alerts in the network and provides a probabilistic approach for the projection of the multi-stage attack by measuring the difference between the stored and the actual multi-stage attack session graphs (ASG). The experimental results show that JEAN is able to project possible attacks with more accuracy than Longest Common Subsequence (LCS) based approaches on DARPA 2000 and DARPA GCP (Grand Challenge Problem) specific attack scenario datasets.", "author" : [ { "dropping-particle" : "", "family" : "Cheng", "given" : "Bo Chao", "non-dropping-particle" : "", "parse-names" : false, "suffix" : "" }, { "dropping-particle" : "", "family" : "Liao", "given" : "Guo Tan", "non-dropping-particle" : "", "parse-names" : false, "suffix" : "" }, { "dropping-particle" : "", "family" : "Huang", "given" : "Chu Chun", "non-dropping-particle" : "", "parse-names" : false, "suffix" : "" }, { "dropping-particle" : "", "family" : "Yu", "given" : "Ming Tse", "non-dropping-particle" : "", "parse-names" : false, "suffix" : "" } ], "container-title" : "IEEE Journal on Selected Areas in Communications", "id" : "ITEM-1", "issue" : "7", "issued" : { "date-parts" : [ [ "2011" ] ] }, "page" : "1438-1448", "title" : "A novel probabilistic matching algorithm for multi-stage attack forecasts", "type" : "article-journal", "volume" : "29" }, "uris" : [ "http://www.mendeley.com/documents/?uuid=e33b1a3b-f62b-4e22-923c-ae93199b5cfe" ] } ], "mendeley" : { "formattedCitation" : "(Cheng et al., 2011)", "plainTextFormattedCitation" : "(Cheng et al., 2011)", "previouslyFormattedCitation" : "(Cheng et al., 2011)" }, "properties" : {  }, "schema" : "https://github.com/citation-style-language/schema/raw/master/csl-citation.json" }</w:instrText>
            </w:r>
            <w:r>
              <w:rPr>
                <w:lang w:val="en-CA"/>
              </w:rPr>
              <w:fldChar w:fldCharType="separate"/>
            </w:r>
            <w:r w:rsidR="0098195B" w:rsidRPr="00AE130B">
              <w:rPr>
                <w:noProof/>
                <w:lang w:val="en-CA"/>
              </w:rPr>
              <w:t>(Cheng et al., 2011)</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471"/>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abstract" : "Existing target-based and objectives-based (\u201cstrategy-to-task\u201d) approaches to mission planning do not explicitly address the adversary\u2019s decision-making processes. Obviously, the adversary\u2019s courses of action (COA) are influenced in a cause-and-effect manner by actions taken by friendly forces. Given the iterative/interleaved nature of actions taken by enemy and friendly forces, mission planning must clearly take adversarial decision making into account especially during concurrent mission planning and execution. Currently, adversarial behaviour with regards to cause-and-effect are difficult to account for within the framework of existing planning approaches. This paper describes a cognitive architecture for computationally modeling, predicting, and explaining adversarial behaviors and COAs and proposes an integrated framework for mission planning. Our framework fits naturally within the Effects-Based Operations (EBO) approach to mission planning.", "author" : [ { "dropping-particle" : "", "family" : "Santos Jr.", "given" : "Eugene", "non-dropping-particle" : "", "parse-names" : false, "suffix" : "" } ], "container-title" : "Proc of the SPIE: 17th Annual International Symposium on Aerospace/Defense Sensing and Controls, Vol 5091", "id" : "ITEM-1", "issued" : { "date-parts" : [ [ "2003" ] ] }, "page" : "182-193", "title" : "A Cognitive Architecture for Adversary Intent Inferencing: Knowledge Structure and Computation", "type" : "article-journal" }, "uris" : [ "http://www.mendeley.com/documents/?uuid=13a02990-d93f-495c-890b-cd6565f1b619" ] } ], "mendeley" : { "formattedCitation" : "(Santos Jr., 2003)", "plainTextFormattedCitation" : "(Santos Jr., 2003)", "previouslyFormattedCitation" : "(Santos Jr., 2003)" }, "properties" : {  }, "schema" : "https://github.com/citation-style-language/schema/raw/master/csl-citation.json" }</w:instrText>
            </w:r>
            <w:r>
              <w:rPr>
                <w:lang w:val="en-CA"/>
              </w:rPr>
              <w:fldChar w:fldCharType="separate"/>
            </w:r>
            <w:r w:rsidR="0098195B" w:rsidRPr="00AE130B">
              <w:rPr>
                <w:noProof/>
                <w:lang w:val="en-CA"/>
              </w:rPr>
              <w:t>(Santos Jr., 2003)</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706"/>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ISI.2012.6283222", "ISBN" : "9781467321037", "abstract" : "Adaptive adversaries are a primary concern in several domains, including cyber defense, border security, counterterrorism, and fraud prevention, and consequently there is great interest in developing defenses that maintain their effectiveness in the presence of evolving adversary strategies and tactics. This paper leverages the coevolutionary relationship between attackers and defenders to derive two new approaches to predictive defense, in which future attack techniques are anticipated and these insights are incorporated into defense designs. The first method combines game theory with machine learning to model and predict future adversary actions in the learner\u2019s \u201cfeature space\u201d; these predictions form the basis for synthesizing robust defenses. The second approach to predictive defense involves extrapolating the evolution of defense configurations forward in time, in the space of defense parameterizations, as a way of generating defenses which work well against evolving threats. Case studies with a large cyber security dataset assembled for this investigation demonstrate that each method provides effective, scalable defense against current and future attacks, outperforming gold-standard techniques. Additionally, preliminary tests indicate that a simple variant of the proposed design methodology yields defenses which are difficult for adversaries to reverse-engineer.", "author" : [ { "dropping-particle" : "", "family" : "Colbaugh", "given" : "Richard", "non-dropping-particle" : "", "parse-names" : false, "suffix" : "" }, { "dropping-particle" : "", "family" : "Glass", "given" : "Kristin", "non-dropping-particle" : "", "parse-names" : false, "suffix" : "" } ], "container-title" : "ISI 2012 - 2012 IEEE International Conference on Intelligence and Security Informatics: Cyberspace, Border, and Immigration Securities", "id" : "ITEM-1", "issued" : { "date-parts" : [ [ "2012" ] ] }, "page" : "18-23", "title" : "Predictive defense against evolving adversaries", "type" : "article-journal" }, "uris" : [ "http://www.mendeley.com/documents/?uuid=93be1b7a-82a6-4ac9-9383-1866a8db67bf" ] } ], "mendeley" : { "formattedCitation" : "(Colbaugh and Glass, 2012)", "plainTextFormattedCitation" : "(Colbaugh and Glass, 2012)", "previouslyFormattedCitation" : "(Colbaugh and Glass, 2012)" }, "properties" : {  }, "schema" : "https://github.com/citation-style-language/schema/raw/master/csl-citation.json" }</w:instrText>
            </w:r>
            <w:r>
              <w:rPr>
                <w:lang w:val="en-CA"/>
              </w:rPr>
              <w:fldChar w:fldCharType="separate"/>
            </w:r>
            <w:r w:rsidR="0098195B" w:rsidRPr="00AE130B">
              <w:rPr>
                <w:noProof/>
                <w:lang w:val="en-CA"/>
              </w:rPr>
              <w:t>(Colbaugh and Glass, 2012)</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685"/>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45/2713579.2713582", "ISBN" : "9781450333412", "abstract" : "This study o\ufb00ers a \ufb01rst step toward understanding the extent to which we may be able to predict cyber security incidents (which can be of one of many types) by applying machine learning techniques and using externally observed malicious activities associated with network entities, including spamming, phishing, and scanning, each of which may or may not have direct bearing on a speci\ufb01c attack mechanism or incident type. Our hypothesis is that when viewed collectively, malicious activities originating from a network are indicative of the general cleanness of a network and how well it is run, and that furthermore, collectively they exhibit fairly stable and thus predictive behavior over time. To test this hypothesis, we utilize two datasets in this study: (1) a collection of commonly used IP address-based/host reputation blacklists (RBLs) collected over more than a year, and (2) a set of security incident reports collected over roughly the same period. Speci\ufb01cally, we \ufb01rst aggregate the RBL data at a pre\ufb01x level and then introduce a set of features that capture the dynamics of this aggregated temporal process. A comparison between the distribution of these feature values taken from the incident dataset and from the general population of pre\ufb01xes shows distinct di\ufb00erences, suggesting their value in distinguishing between the two while also highlighting the importance of capturing dynamic behavior (second order statistics) in the malicious activities. These features are then used to train a support vector machine (SVM) for prediction. Our preliminary results show that we can achieve reasonably good prediction performance over a forecasting window of a few months.", "author" : [ { "dropping-particle" : "", "family" : "Sarabi", "given" : "Armin", "non-dropping-particle" : "", "parse-names" : false, "suffix" : "" }, { "dropping-particle" : "", "family" : "Bailey", "given" : "Michael", "non-dropping-particle" : "", "parse-names" : false, "suffix" : "" } ], "container-title" : "International Workshop on Security and Privacy Analytics (SPA '15)", "id" : "ITEM-1", "issued" : { "date-parts" : [ [ "2015" ] ] }, "page" : "3-9", "title" : "Predicting Cyber Security Incidents Using Feature-Based Characterization of Network-Level Malicious Activities Categories and Subject Descriptors", "type" : "article-journal" }, "uris" : [ "http://www.mendeley.com/documents/?uuid=fad9e90e-9a18-4092-ae9c-c569f9fbdee6" ] } ], "mendeley" : { "formattedCitation" : "(Sarabi and Bailey, 2015)", "plainTextFormattedCitation" : "(Sarabi and Bailey, 2015)", "previouslyFormattedCitation" : "(Sarabi and Bailey, 2015)" }, "properties" : {  }, "schema" : "https://github.com/citation-style-language/schema/raw/master/csl-citation.json" }</w:instrText>
            </w:r>
            <w:r>
              <w:rPr>
                <w:lang w:val="en-CA"/>
              </w:rPr>
              <w:fldChar w:fldCharType="separate"/>
            </w:r>
            <w:r w:rsidR="0098195B" w:rsidRPr="00AE130B">
              <w:rPr>
                <w:noProof/>
                <w:lang w:val="en-CA"/>
              </w:rPr>
              <w:t>(Sarabi and Bailey, 2015)</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471"/>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016/j.inffus.2007.06.002", "ISBN" : "9780945289395", "ISSN" : "15662535", "abstract" : "The use of computer networks has become a necessity for government, industry, and personal businesses. Protection and defense against cyber attacks on computer networks, however, are becoming inadequate as attackers become more sophisticated and as the networks and systems become more complex. Drawing analogies from other application domains, this paper introduces information fusion to provide situation awareness and threat prediction from massive volumes of sensed data. An in-depth discussion is provided to define fusion tasks for cyber defense. A novel cyber fusion system is proposed to address specifically the tracking and projection of multistage attacks. Critical assessments of the developed attack tracking and threat projection sub-components are provided with simulation results. This pioneering work elaborates the benefits, limitations, and future challenges of high level information fusion for cyber security. ?? 2007 Elsevier B.V. All rights reserved.", "author" : [ { "dropping-particle" : "", "family" : "Yang", "given" : "Shanchieh J.", "non-dropping-particle" : "", "parse-names" : false, "suffix" : "" }, { "dropping-particle" : "", "family" : "Stotz", "given" : "Adam", "non-dropping-particle" : "", "parse-names" : false, "suffix" : "" }, { "dropping-particle" : "", "family" : "Holsopple", "given" : "Jared", "non-dropping-particle" : "", "parse-names" : false, "suffix" : "" }, { "dropping-particle" : "", "family" : "Sudit", "given" : "Moises", "non-dropping-particle" : "", "parse-names" : false, "suffix" : "" }, { "dropping-particle" : "", "family" : "Kuhl", "given" : "Michael", "non-dropping-particle" : "", "parse-names" : false, "suffix" : "" } ], "container-title" : "Information Fusion", "id" : "ITEM-1", "issue" : "1", "issued" : { "date-parts" : [ [ "2009" ] ] }, "page" : "107-121", "publisher" : "Elsevier B.V.", "title" : "High level information fusion for tracking and projection of multistage cyber attacks", "type" : "article-journal", "volume" : "10" }, "uris" : [ "http://www.mendeley.com/documents/?uuid=d9702f1e-a376-489f-ad0e-de738da39623" ] } ], "mendeley" : { "formattedCitation" : "(Yang et al., 2009)", "plainTextFormattedCitation" : "(Yang et al., 2009)", "previouslyFormattedCitation" : "(Yang et al., 2009)" }, "properties" : {  }, "schema" : "https://github.com/citation-style-language/schema/raw/master/csl-citation.json" }</w:instrText>
            </w:r>
            <w:r>
              <w:rPr>
                <w:lang w:val="en-CA"/>
              </w:rPr>
              <w:fldChar w:fldCharType="separate"/>
            </w:r>
            <w:r w:rsidR="0098195B" w:rsidRPr="00AE130B">
              <w:rPr>
                <w:noProof/>
                <w:lang w:val="en-CA"/>
              </w:rPr>
              <w:t>(Yang et al., 2009)</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471"/>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CSAC.2004.7", "ISBN" : "0769522521", "ISSN" : "10639527", "abstract" : " Correlating and analyzing security alerts is a critical and challenging task in security management. Recently, some techniques have been proposed for security alert correlation. However, these approaches focus more on basic or low-level alert correlation. In this paper, we study how to conduct probabilistic inference to correlate and analyze attack scenarios. Specifically, we propose an approach to solving the following problems: 1) How to correlate isolated attack scenarios resulted from low-level alert correlation? 2) How to identify attacker's high-level strategies and intentions? 3) How to predict the potential attacks based on observed attack activities? We evaluate our approaches using DARPA's grand challenge problem (GCP) data set. The results demonstrate the capability of our approach in correlating isolated attack scenarios, identifying attack strategies and predicting future attacks.", "author" : [ { "dropping-particle" : "", "family" : "Qin", "given" : "Xinzhou", "non-dropping-particle" : "", "parse-names" : false, "suffix" : "" }, { "dropping-particle" : "", "family" : "Lee", "given" : "Wenke", "non-dropping-particle" : "", "parse-names" : false, "suffix" : "" } ], "container-title" : "Proceedings - Annual Computer Security Applications Conference, ACSAC", "id" : "ITEM-1", "issued" : { "date-parts" : [ [ "2004" ] ] }, "page" : "370-379", "title" : "Attack plan recognition and prediction using causal networks", "type" : "article-journal" }, "uris" : [ "http://www.mendeley.com/documents/?uuid=82ca6fd0-4330-48a4-8006-ac20d0250c1c" ] } ], "mendeley" : { "formattedCitation" : "(Qin and Lee, 2004)", "plainTextFormattedCitation" : "(Qin and Lee, 2004)", "previouslyFormattedCitation" : "(Qin and Lee, 2004)" }, "properties" : {  }, "schema" : "https://github.com/citation-style-language/schema/raw/master/csl-citation.json" }</w:instrText>
            </w:r>
            <w:r>
              <w:rPr>
                <w:lang w:val="en-CA"/>
              </w:rPr>
              <w:fldChar w:fldCharType="separate"/>
            </w:r>
            <w:r w:rsidR="0098195B" w:rsidRPr="00AE130B">
              <w:rPr>
                <w:noProof/>
                <w:lang w:val="en-CA"/>
              </w:rPr>
              <w:t>(Qin and Lee, 2004)</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471"/>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17/12.720090", "ISBN" : "081946693X", "ISSN" : "0277786X", "abstract" : "This paper proposes an innovative data-fusion/ data-mining game theoretic situation awareness and impact assessment approach for cyber network defense. Alerts generated by Intrusion Detection Sensors (IDSs) or Intrusion Prevention Sensors (IPSs) are fed into the data refinement (Level 0) and object assessment (L1) data fusion components. High-level situation/threat assessment (L2/L3) data fusion based on Markov game model and Hierarchical Entity Aggregation (HEA) are proposed to refine the primitive prediction generated by adaptive feature/pattern recognition and capture new unknown features. A Markov (Stochastic) game method is used to estimate the belief of each possible cyber attack pattern. Game theory captures the nature of cyber conflicts: determination of the attacking-force strategies is tightly coupled to determination of the defense-force strategies and vice versa. Also, Markov game theory deals with uncertainty and incompleteness of available information. A software tool is developed to demonstrate the performance of the high level information fusion for cyber network defense situation and a simulation example shows the enhanced understating of cyber-network defense.", "author" : [ { "dropping-particle" : "", "family" : "Shen", "given" : "Dan", "non-dropping-particle" : "", "parse-names" : false, "suffix" : "" }, { "dropping-particle" : "", "family" : "Chen", "given" : "Genshe", "non-dropping-particle" : "", "parse-names" : false, "suffix" : "" }, { "dropping-particle" : "", "family" : "Cruz", "given" : "Jr., Jose B.", "non-dropping-particle" : "", "parse-names" : false, "suffix" : "" }, { "dropping-particle" : "", "family" : "Haynes", "given" : "Leonard", "non-dropping-particle" : "", "parse-names" : false, "suffix" : "" }, { "dropping-particle" : "", "family" : "Kruger", "given" : "Martin", "non-dropping-particle" : "", "parse-names" : false, "suffix" : "" }, { "dropping-particle" : "", "family" : "Blasch", "given" : "Erik", "non-dropping-particle" : "", "parse-names" : false, "suffix" : "" } ], "container-title" : "Proceedings of SPIE", "id" : "ITEM-1", "issue" : "1", "issued" : { "date-parts" : [ [ "2007" ] ] }, "page" : "65710F-65710F-12", "title" : "A Markov game theoretic data fusion approach for cyber situational awareness", "type" : "article-journal", "volume" : "3" }, "uris" : [ "http://www.mendeley.com/documents/?uuid=28696c65-91ae-4869-8cff-e77d8a6ecc8e" ] } ], "mendeley" : { "formattedCitation" : "(Shen et al., 2007)", "plainTextFormattedCitation" : "(Shen et al., 2007)", "previouslyFormattedCitation" : "(Shen et al., 2007)" }, "properties" : {  }, "schema" : "https://github.com/citation-style-language/schema/raw/master/csl-citation.json" }</w:instrText>
            </w:r>
            <w:r>
              <w:rPr>
                <w:lang w:val="en-CA"/>
              </w:rPr>
              <w:fldChar w:fldCharType="separate"/>
            </w:r>
            <w:r w:rsidR="0098195B" w:rsidRPr="00F2444B">
              <w:rPr>
                <w:noProof/>
                <w:lang w:val="en-CA"/>
              </w:rPr>
              <w:t>(Shen et al., 2007)</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685"/>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007/978-1-4419-7133-3_5", "ISBN" : "9781441971326", "ISSN" : "15682633", "PMID" : "25246403", "abstract" : "Insider Threats in Cyber Security is a cutting edge text presenting IT and non-IT facets of insider threats together. This volume brings together a critical mass of well-established worldwide researchers, and provides a unique multidisciplinary overview. Monica van Huystee, Senior Policy Advisor at MCI, Ontario, Canada comments \"The book will be a must read, so of course I'll need a copy.\" Insider Threats in Cyber Security covers all aspects of insider threats, from motivation to mitigation. It includes how to monitor insider threats (and what to monitor for), how to mitigate insider threats, and related topics and case studies. Insider Threats in Cyber Security is intended for a professional audience composed of the military, government policy makers and banking; financing companies focusing on the Secure Cyberspace industry. This book is also suitable for advanced-level students and researchers in computer science as a secondary text or reference book.", "author" : [ { "dropping-particle" : "", "family" : "Greitzer", "given" : "Frank L.", "non-dropping-particle" : "", "parse-names" : false, "suffix" : "" }, { "dropping-particle" : "", "family" : "Frincke", "given" : "Deborah A.", "non-dropping-particle" : "", "parse-names" : false, "suffix" : "" } ], "container-title" : "Advances in Information Security", "id" : "ITEM-1", "issue" : "April", "issued" : { "date-parts" : [ [ "2010" ] ] }, "page" : "85-113", "title" : "Combining Traditional Cyber Security Audit Data with Psychosocial Data: Towards Predictive Modeling for Insider Threat Mitigation", "type" : "chapter", "volume" : "49" }, "uris" : [ "http://www.mendeley.com/documents/?uuid=125b783f-4cbc-476e-bab2-bb93966a1102" ] } ], "mendeley" : { "formattedCitation" : "(Greitzer and Frincke, 2010)", "plainTextFormattedCitation" : "(Greitzer and Frincke, 2010)", "previouslyFormattedCitation" : "(Greitzer and Frincke, 2010)" }, "properties" : {  }, "schema" : "https://github.com/citation-style-language/schema/raw/master/csl-citation.json" }</w:instrText>
            </w:r>
            <w:r>
              <w:rPr>
                <w:lang w:val="en-CA"/>
              </w:rPr>
              <w:fldChar w:fldCharType="separate"/>
            </w:r>
            <w:r w:rsidR="0098195B" w:rsidRPr="000333AC">
              <w:rPr>
                <w:noProof/>
                <w:lang w:val="en-CA"/>
              </w:rPr>
              <w:t>(Greitzer and Frincke, 2010)</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471"/>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109/ISI.2008.4565048", "ISBN" : "978-1-4244-2414-6", "abstract" : "Previous works in the area of network security have emphasized the creation of intrusion detection systems (IDSs) to flag malicious network traffic and computer usage. Raw IDS data may be correlated and form attack tracks, each of which consists of ordered collections of alerts belonging to a single multi-stage attack. Assessing an attack track in its early stage may reveal the attackerpsilas capability and behavior trends, leading to projections of future intrusion activities. Behavior trends are captured via variable length Markov models (VLMM) without predetermined attack plans. A virtual terrain schema is developed to model network and system configurations, and used to estimate critical elements and vulnerabilities exposed to each attacker given his/her progress. Experimental results show promises for these proactive measures in ensuring continuous and critical cyber operations.", "author" : [ { "dropping-particle" : "", "family" : "Yang", "given" : "Shanchieh J.", "non-dropping-particle" : "", "parse-names" : false, "suffix" : "" }, { "dropping-particle" : "", "family" : "Byers", "given" : "Stephen", "non-dropping-particle" : "", "parse-names" : false, "suffix" : "" }, { "dropping-particle" : "", "family" : "Holsopple", "given" : "Jared", "non-dropping-particle" : "", "parse-names" : false, "suffix" : "" }, { "dropping-particle" : "", "family" : "Argauer", "given" : "Brian", "non-dropping-particle" : "", "parse-names" : false, "suffix" : "" }, { "dropping-particle" : "", "family" : "Fava", "given" : "Daniel", "non-dropping-particle" : "", "parse-names" : false, "suffix" : "" } ], "container-title" : "IEEE International Conference on Intelligence and Security Informatics, 2008, IEEE ISI 2008", "id" : "ITEM-1", "issued" : { "date-parts" : [ [ "2008" ] ] }, "page" : "167-172", "title" : "Intrusion activity projection for cyber situational awareness", "type" : "article-journal" }, "uris" : [ "http://www.mendeley.com/documents/?uuid=b23e26a5-8ea3-4f3a-8174-72f358617077" ] } ], "mendeley" : { "formattedCitation" : "(Yang et al., 2008)", "plainTextFormattedCitation" : "(Yang et al., 2008)", "previouslyFormattedCitation" : "(Yang et al., 2008)" }, "properties" : {  }, "schema" : "https://github.com/citation-style-language/schema/raw/master/csl-citation.json" }</w:instrText>
            </w:r>
            <w:r>
              <w:rPr>
                <w:lang w:val="en-CA"/>
              </w:rPr>
              <w:fldChar w:fldCharType="separate"/>
            </w:r>
            <w:r w:rsidR="0098195B" w:rsidRPr="000333AC">
              <w:rPr>
                <w:noProof/>
                <w:lang w:val="en-CA"/>
              </w:rPr>
              <w:t>(Yang et al., 2008)</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r w:rsidR="0098195B" w:rsidTr="007F27E3">
        <w:trPr>
          <w:trHeight w:val="492"/>
        </w:trPr>
        <w:tc>
          <w:tcPr>
            <w:tcW w:w="1511" w:type="dxa"/>
          </w:tcPr>
          <w:p w:rsidR="0098195B" w:rsidRDefault="00BA691D" w:rsidP="00747133">
            <w:pPr>
              <w:rPr>
                <w:lang w:val="en-CA"/>
              </w:rPr>
            </w:pPr>
            <w:r>
              <w:rPr>
                <w:lang w:val="en-CA"/>
              </w:rPr>
              <w:fldChar w:fldCharType="begin" w:fldLock="1"/>
            </w:r>
            <w:r w:rsidR="0098195B">
              <w:rPr>
                <w:lang w:val="en-CA"/>
              </w:rPr>
              <w:instrText>ADDIN CSL_CITATION { "citationItems" : [ { "id" : "ITEM-1", "itemData" : { "DOI" : "10.1007/11942634_103", "ISBN" : "3540498605", "ISSN" : "03029743", "abstract" : "The exponential increase of malicious and criminal activities in cyber\\nspace is posing serious threat which could destabilize the foundation of\\nmodem information society. In particular, unexpected network paralysis\\nor break-down created by the spread of malicious traffic could cause\\nconfusion in a nationwide scale, and unless effective countermeasures\\nagainst such attacks are formulated in time, this could develop into a\\ncatastrophic condition. As a result, there has been vigorous search to\\ndevelop a functional state-level cyber-threat early-warning system:\\nhowever, the efforts have not yielded satisfying results or created\\nplausible alternatives to date due to the insufficiency of the existing\\nsystem and technical difficulties. The existing cyber-threat forecasting\\ndepends on the individual experience and ability of security manager\\nwhose decision is based on the limited data collected from ESM and TNIS.\\nConsequently, this could result in a disastrous warning failure against\\na variety of unknown and unpredictable attacks. It is the aim of this\\npaper to offer a conceptual design for ``Knowledge-based Real-Time\\nCyber-Threat Early-Warning System, and promote further researches into\\nthe subject.", "author" : [ { "dropping-particle" : "", "family" : "Lee", "given" : "Sangho", "non-dropping-particle" : "", "parse-names" : false, "suffix" : "" }, { "dropping-particle" : "", "family" : "Lee", "given" : "Dong Hwi", "non-dropping-particle" : "", "parse-names" : false, "suffix" : "" }, { "dropping-particle" : "", "family" : "Kim", "given" : "Kuinam J.", "non-dropping-particle" : "", "parse-names" : false, "suffix" : "" } ], "container-title" : "Lecture Notes in Computer Science (including subseries Lecture Notes in Artificial Intelligence and Lecture Notes in Bioinformatics)", "id" : "ITEM-1", "issued" : { "date-parts" : [ [ "2006" ] ] }, "page" : "1006-1017", "title" : "A conceptual design of knowledge-based real-time cyber-threat early warning system", "type" : "article-journal", "volume" : "4331 LNCS" }, "uris" : [ "http://www.mendeley.com/documents/?uuid=afaf1f44-f0f7-4829-9507-8941211c11bf" ] } ], "mendeley" : { "formattedCitation" : "(Lee et al., 2006)", "plainTextFormattedCitation" : "(Lee et al., 2006)" }, "properties" : {  }, "schema" : "https://github.com/citation-style-language/schema/raw/master/csl-citation.json" }</w:instrText>
            </w:r>
            <w:r>
              <w:rPr>
                <w:lang w:val="en-CA"/>
              </w:rPr>
              <w:fldChar w:fldCharType="separate"/>
            </w:r>
            <w:r w:rsidR="0098195B" w:rsidRPr="00B62B97">
              <w:rPr>
                <w:noProof/>
                <w:lang w:val="en-CA"/>
              </w:rPr>
              <w:t>(Lee et al., 2006)</w:t>
            </w:r>
            <w:r>
              <w:rPr>
                <w:lang w:val="en-CA"/>
              </w:rPr>
              <w:fldChar w:fldCharType="end"/>
            </w:r>
          </w:p>
        </w:tc>
        <w:tc>
          <w:tcPr>
            <w:tcW w:w="1556" w:type="dxa"/>
          </w:tcPr>
          <w:p w:rsidR="0098195B" w:rsidRDefault="0098195B" w:rsidP="00747133">
            <w:pPr>
              <w:rPr>
                <w:lang w:val="en-CA"/>
              </w:rPr>
            </w:pPr>
          </w:p>
        </w:tc>
        <w:tc>
          <w:tcPr>
            <w:tcW w:w="1711" w:type="dxa"/>
          </w:tcPr>
          <w:p w:rsidR="0098195B" w:rsidRDefault="0098195B" w:rsidP="00747133">
            <w:pPr>
              <w:rPr>
                <w:lang w:val="en-CA"/>
              </w:rPr>
            </w:pPr>
          </w:p>
        </w:tc>
        <w:tc>
          <w:tcPr>
            <w:tcW w:w="1711" w:type="dxa"/>
          </w:tcPr>
          <w:p w:rsidR="0098195B" w:rsidRDefault="0098195B" w:rsidP="00747133">
            <w:pPr>
              <w:rPr>
                <w:lang w:val="en-CA"/>
              </w:rPr>
            </w:pPr>
          </w:p>
        </w:tc>
      </w:tr>
    </w:tbl>
    <w:p w:rsidR="0098195B" w:rsidRPr="0098195B" w:rsidRDefault="0098195B" w:rsidP="0098195B">
      <w:pPr>
        <w:rPr>
          <w:lang w:val="en-CA"/>
        </w:rPr>
      </w:pPr>
    </w:p>
    <w:p w:rsidR="009916E7" w:rsidRPr="00931ABF" w:rsidRDefault="009916E7" w:rsidP="00931ABF">
      <w:pPr>
        <w:pStyle w:val="Heading1"/>
        <w:rPr>
          <w:lang w:val="en-CA"/>
        </w:rPr>
      </w:pPr>
      <w:r>
        <w:rPr>
          <w:lang w:val="en-CA"/>
        </w:rPr>
        <w:t>Discussion</w:t>
      </w:r>
    </w:p>
    <w:p w:rsidR="009916E7" w:rsidRDefault="009916E7" w:rsidP="00F2444B">
      <w:pPr>
        <w:pStyle w:val="Heading2"/>
      </w:pPr>
      <w:r>
        <w:t>Research maturity</w:t>
      </w:r>
      <w:r w:rsidR="00C31D2A">
        <w:t xml:space="preserve">, </w:t>
      </w:r>
      <w:proofErr w:type="spellStart"/>
      <w:r w:rsidR="00C31D2A">
        <w:t>trl</w:t>
      </w:r>
      <w:proofErr w:type="spellEnd"/>
      <w:r w:rsidR="00C31D2A">
        <w:t xml:space="preserve"> discussion</w:t>
      </w:r>
      <w:r w:rsidR="000076FB">
        <w:t xml:space="preserve">, </w:t>
      </w:r>
      <w:commentRangeStart w:id="13"/>
      <w:r w:rsidR="000076FB">
        <w:t>what is the impact of doing this on strategic/operational/tactical levels</w:t>
      </w:r>
      <w:r>
        <w:t xml:space="preserve"> </w:t>
      </w:r>
      <w:commentRangeEnd w:id="13"/>
      <w:r w:rsidR="000076FB">
        <w:rPr>
          <w:rStyle w:val="CommentReference"/>
          <w:smallCaps w:val="0"/>
          <w:spacing w:val="0"/>
        </w:rPr>
        <w:commentReference w:id="13"/>
      </w:r>
      <w:r>
        <w:t>etc.</w:t>
      </w:r>
    </w:p>
    <w:p w:rsidR="009916E7" w:rsidRDefault="009916E7" w:rsidP="009916E7">
      <w:pPr>
        <w:pStyle w:val="ListParagraph"/>
        <w:numPr>
          <w:ilvl w:val="0"/>
          <w:numId w:val="7"/>
        </w:numPr>
        <w:rPr>
          <w:lang w:val="en-CA"/>
        </w:rPr>
      </w:pPr>
      <w:r>
        <w:rPr>
          <w:lang w:val="en-CA"/>
        </w:rPr>
        <w:t>There are</w:t>
      </w:r>
      <w:r w:rsidRPr="009916E7">
        <w:rPr>
          <w:lang w:val="en-CA"/>
        </w:rPr>
        <w:t xml:space="preserve"> few papers many of which had poor citation records suggesting that there is a lack of knowledge in this area</w:t>
      </w:r>
      <w:r>
        <w:rPr>
          <w:lang w:val="en-CA"/>
        </w:rPr>
        <w:t>.</w:t>
      </w:r>
    </w:p>
    <w:p w:rsidR="009916E7" w:rsidRDefault="00C904A2" w:rsidP="00F2444B">
      <w:pPr>
        <w:pStyle w:val="Heading2"/>
      </w:pPr>
      <w:commentRangeStart w:id="14"/>
      <w:r>
        <w:lastRenderedPageBreak/>
        <w:t>Prospect</w:t>
      </w:r>
      <w:commentRangeEnd w:id="14"/>
      <w:r w:rsidR="00506DA8">
        <w:rPr>
          <w:rStyle w:val="CommentReference"/>
          <w:smallCaps w:val="0"/>
          <w:spacing w:val="0"/>
        </w:rPr>
        <w:commentReference w:id="14"/>
      </w:r>
      <w:r>
        <w:t xml:space="preserve"> for predictive analysis of adversarial cyber operations</w:t>
      </w:r>
    </w:p>
    <w:p w:rsidR="009916E7" w:rsidRPr="009916E7" w:rsidRDefault="00C904A2" w:rsidP="009916E7">
      <w:pPr>
        <w:pStyle w:val="ListParagraph"/>
        <w:numPr>
          <w:ilvl w:val="0"/>
          <w:numId w:val="7"/>
        </w:numPr>
        <w:rPr>
          <w:lang w:val="en-CA"/>
        </w:rPr>
      </w:pPr>
      <w:r>
        <w:rPr>
          <w:lang w:val="en-CA"/>
        </w:rPr>
        <w:t>Some discussions about what one could expect in the future. How to deal with the issues etc.</w:t>
      </w:r>
    </w:p>
    <w:p w:rsidR="00C904A2" w:rsidRDefault="00C904A2" w:rsidP="00F2444B">
      <w:pPr>
        <w:pStyle w:val="Heading2"/>
      </w:pPr>
      <w:r>
        <w:t>Suggestions for future work</w:t>
      </w:r>
      <w:r w:rsidR="00BF4FF7">
        <w:t xml:space="preserve"> (initial list)</w:t>
      </w:r>
    </w:p>
    <w:p w:rsidR="00BF4FF7" w:rsidRDefault="00611133" w:rsidP="008A21A8">
      <w:pPr>
        <w:numPr>
          <w:ilvl w:val="0"/>
          <w:numId w:val="2"/>
        </w:numPr>
        <w:rPr>
          <w:lang w:val="en-CA"/>
        </w:rPr>
      </w:pPr>
      <w:r w:rsidRPr="00611133">
        <w:rPr>
          <w:lang w:val="en-CA"/>
        </w:rPr>
        <w:t xml:space="preserve">Prediction may be enhanced or streamlined if feedback is included earlier and in multiple areas of the OODA loop (topic for future research). For instance, </w:t>
      </w:r>
      <w:proofErr w:type="spellStart"/>
      <w:r w:rsidRPr="00611133">
        <w:rPr>
          <w:lang w:val="en-CA"/>
        </w:rPr>
        <w:t>Kalman</w:t>
      </w:r>
      <w:proofErr w:type="spellEnd"/>
      <w:r w:rsidRPr="00611133">
        <w:rPr>
          <w:lang w:val="en-CA"/>
        </w:rPr>
        <w:t xml:space="preserve"> filters could be used to improve predictions if real-time results are not a requirement.</w:t>
      </w:r>
    </w:p>
    <w:p w:rsidR="00BF4FF7" w:rsidRPr="008A21A8" w:rsidRDefault="00BF4FF7" w:rsidP="008A21A8">
      <w:pPr>
        <w:numPr>
          <w:ilvl w:val="0"/>
          <w:numId w:val="2"/>
        </w:numPr>
        <w:rPr>
          <w:lang w:val="en-CA"/>
        </w:rPr>
      </w:pPr>
      <w:proofErr w:type="spellStart"/>
      <w:r w:rsidRPr="008A21A8">
        <w:t>Analyse</w:t>
      </w:r>
      <w:proofErr w:type="spellEnd"/>
      <w:r w:rsidRPr="008A21A8">
        <w:t xml:space="preserve"> event relationships across different TTPs</w:t>
      </w:r>
    </w:p>
    <w:p w:rsidR="00BF4FF7" w:rsidRPr="008A21A8" w:rsidRDefault="00BF4FF7" w:rsidP="00BF4FF7">
      <w:pPr>
        <w:pStyle w:val="ListParagraph"/>
        <w:numPr>
          <w:ilvl w:val="0"/>
          <w:numId w:val="2"/>
        </w:numPr>
        <w:tabs>
          <w:tab w:val="left" w:pos="900"/>
        </w:tabs>
        <w:jc w:val="left"/>
      </w:pPr>
      <w:r w:rsidRPr="008A21A8">
        <w:t>Low Observables - There may be components of an attack beyond observable components … how do we identify unobservable attacks (what do we have to do to make them observable)</w:t>
      </w:r>
    </w:p>
    <w:p w:rsidR="00BF4FF7" w:rsidRPr="008A21A8" w:rsidRDefault="00BF4FF7" w:rsidP="00BF4FF7">
      <w:pPr>
        <w:pStyle w:val="ListParagraph"/>
        <w:numPr>
          <w:ilvl w:val="0"/>
          <w:numId w:val="2"/>
        </w:numPr>
        <w:tabs>
          <w:tab w:val="left" w:pos="900"/>
        </w:tabs>
        <w:jc w:val="left"/>
      </w:pPr>
      <w:r w:rsidRPr="008A21A8">
        <w:t xml:space="preserve">Given the point </w:t>
      </w:r>
      <w:r>
        <w:t xml:space="preserve">in conclusions below </w:t>
      </w:r>
      <w:r w:rsidRPr="008A21A8">
        <w:t xml:space="preserve"> on TRLs, could be research in this area also</w:t>
      </w:r>
    </w:p>
    <w:p w:rsidR="00BF4FF7" w:rsidRPr="008A21A8" w:rsidRDefault="00BF4FF7" w:rsidP="00BF4FF7">
      <w:pPr>
        <w:pStyle w:val="ListParagraph"/>
        <w:numPr>
          <w:ilvl w:val="0"/>
          <w:numId w:val="2"/>
        </w:numPr>
        <w:tabs>
          <w:tab w:val="left" w:pos="900"/>
        </w:tabs>
        <w:jc w:val="left"/>
      </w:pPr>
      <w:r w:rsidRPr="008A21A8">
        <w:t>If we get a prediction in real time, how does this impact potential COAs?</w:t>
      </w:r>
    </w:p>
    <w:p w:rsidR="00BF4FF7" w:rsidRPr="008A21A8" w:rsidRDefault="00BF4FF7" w:rsidP="00BF4FF7">
      <w:pPr>
        <w:pStyle w:val="ListParagraph"/>
        <w:numPr>
          <w:ilvl w:val="0"/>
          <w:numId w:val="2"/>
        </w:numPr>
        <w:tabs>
          <w:tab w:val="left" w:pos="900"/>
        </w:tabs>
        <w:jc w:val="left"/>
      </w:pPr>
      <w:r w:rsidRPr="008A21A8">
        <w:t>How can we define and prove metrics on predictability?</w:t>
      </w:r>
    </w:p>
    <w:p w:rsidR="00BF4FF7" w:rsidRDefault="00BF4FF7" w:rsidP="00BF4FF7">
      <w:pPr>
        <w:pStyle w:val="ListParagraph"/>
        <w:numPr>
          <w:ilvl w:val="0"/>
          <w:numId w:val="2"/>
        </w:numPr>
        <w:tabs>
          <w:tab w:val="left" w:pos="900"/>
        </w:tabs>
        <w:jc w:val="left"/>
      </w:pPr>
      <w:r w:rsidRPr="008A21A8">
        <w:t xml:space="preserve">How can we create and validate models of predictability? </w:t>
      </w:r>
    </w:p>
    <w:p w:rsidR="00506DA8" w:rsidRPr="008A21A8" w:rsidRDefault="00506DA8" w:rsidP="00BF4FF7">
      <w:pPr>
        <w:pStyle w:val="ListParagraph"/>
        <w:numPr>
          <w:ilvl w:val="0"/>
          <w:numId w:val="2"/>
        </w:numPr>
        <w:tabs>
          <w:tab w:val="left" w:pos="900"/>
        </w:tabs>
        <w:jc w:val="left"/>
      </w:pPr>
      <w:r>
        <w:t xml:space="preserve">Perform similar evaluation using latest </w:t>
      </w:r>
      <w:proofErr w:type="spellStart"/>
      <w:r>
        <w:t>STiX</w:t>
      </w:r>
      <w:proofErr w:type="spellEnd"/>
      <w:r>
        <w:t xml:space="preserve"> revisions to see if impact on conclusions</w:t>
      </w:r>
    </w:p>
    <w:p w:rsidR="009916E7" w:rsidRPr="00506DA8" w:rsidRDefault="009916E7" w:rsidP="00931ABF">
      <w:pPr>
        <w:rPr>
          <w:lang w:val="en-CA"/>
        </w:rPr>
      </w:pPr>
    </w:p>
    <w:p w:rsidR="00002D44" w:rsidRPr="008A21A8" w:rsidRDefault="00002D44" w:rsidP="00F2444B">
      <w:pPr>
        <w:pStyle w:val="Heading2"/>
      </w:pPr>
      <w:r w:rsidRPr="008A21A8">
        <w:t>Conclusion</w:t>
      </w:r>
      <w:r w:rsidR="00BF4FF7" w:rsidRPr="008A21A8">
        <w:t xml:space="preserve"> (initial potential list)</w:t>
      </w:r>
    </w:p>
    <w:p w:rsidR="00BF4FF7" w:rsidRPr="008A21A8" w:rsidRDefault="00BF4FF7" w:rsidP="00BF4FF7">
      <w:pPr>
        <w:pStyle w:val="ListParagraph"/>
        <w:numPr>
          <w:ilvl w:val="0"/>
          <w:numId w:val="19"/>
        </w:numPr>
        <w:tabs>
          <w:tab w:val="left" w:pos="900"/>
        </w:tabs>
        <w:jc w:val="left"/>
      </w:pPr>
      <w:r w:rsidRPr="008A21A8">
        <w:t>What is the benefit of this research…..should answer this as a conclusion/finding/position</w:t>
      </w:r>
    </w:p>
    <w:p w:rsidR="00BF4FF7" w:rsidRPr="008A21A8" w:rsidRDefault="00BF4FF7" w:rsidP="00BF4FF7">
      <w:pPr>
        <w:pStyle w:val="ListParagraph"/>
        <w:numPr>
          <w:ilvl w:val="1"/>
          <w:numId w:val="19"/>
        </w:numPr>
        <w:tabs>
          <w:tab w:val="left" w:pos="900"/>
        </w:tabs>
        <w:jc w:val="left"/>
      </w:pPr>
      <w:r w:rsidRPr="008A21A8">
        <w:t>Lexicon for what is a prediction vs. an identification(?) is , in some of the papers, blurry</w:t>
      </w:r>
    </w:p>
    <w:p w:rsidR="00BF4FF7" w:rsidRPr="008A21A8" w:rsidRDefault="00BF4FF7" w:rsidP="00BF4FF7">
      <w:pPr>
        <w:pStyle w:val="ListParagraph"/>
        <w:numPr>
          <w:ilvl w:val="1"/>
          <w:numId w:val="19"/>
        </w:numPr>
        <w:tabs>
          <w:tab w:val="left" w:pos="900"/>
        </w:tabs>
        <w:jc w:val="left"/>
      </w:pPr>
      <w:r w:rsidRPr="008A21A8">
        <w:t>We were able find very little in the way of directly applicable research into prediction (as opposed to identification) ….</w:t>
      </w:r>
    </w:p>
    <w:p w:rsidR="00BF4FF7" w:rsidRPr="008A21A8" w:rsidRDefault="00BF4FF7" w:rsidP="00BF4FF7">
      <w:pPr>
        <w:pStyle w:val="ListParagraph"/>
        <w:numPr>
          <w:ilvl w:val="2"/>
          <w:numId w:val="19"/>
        </w:numPr>
        <w:tabs>
          <w:tab w:val="left" w:pos="900"/>
        </w:tabs>
        <w:jc w:val="left"/>
      </w:pPr>
      <w:r w:rsidRPr="008A21A8">
        <w:t>poses a risk to cyber defenders</w:t>
      </w:r>
    </w:p>
    <w:p w:rsidR="00BF4FF7" w:rsidRPr="008A21A8" w:rsidRDefault="00BF4FF7" w:rsidP="00BF4FF7">
      <w:pPr>
        <w:pStyle w:val="ListParagraph"/>
        <w:numPr>
          <w:ilvl w:val="2"/>
          <w:numId w:val="19"/>
        </w:numPr>
        <w:tabs>
          <w:tab w:val="left" w:pos="900"/>
        </w:tabs>
        <w:jc w:val="left"/>
      </w:pPr>
      <w:r w:rsidRPr="008A21A8">
        <w:t>Continues to keep cyber defense at a temporal disadvantage</w:t>
      </w:r>
    </w:p>
    <w:p w:rsidR="00BF4FF7" w:rsidRPr="008A21A8" w:rsidRDefault="00BF4FF7" w:rsidP="00BF4FF7">
      <w:pPr>
        <w:pStyle w:val="ListParagraph"/>
        <w:numPr>
          <w:ilvl w:val="0"/>
          <w:numId w:val="19"/>
        </w:numPr>
        <w:tabs>
          <w:tab w:val="left" w:pos="900"/>
        </w:tabs>
        <w:jc w:val="left"/>
      </w:pPr>
      <w:r w:rsidRPr="008A21A8">
        <w:t>Open area for experimentation guided by user requirements and architecture</w:t>
      </w:r>
    </w:p>
    <w:p w:rsidR="00BF4FF7" w:rsidRPr="008A21A8" w:rsidRDefault="00BF4FF7" w:rsidP="00BF4FF7">
      <w:pPr>
        <w:pStyle w:val="ListParagraph"/>
        <w:numPr>
          <w:ilvl w:val="0"/>
          <w:numId w:val="19"/>
        </w:numPr>
        <w:tabs>
          <w:tab w:val="left" w:pos="900"/>
        </w:tabs>
        <w:jc w:val="left"/>
      </w:pPr>
      <w:r w:rsidRPr="008A21A8">
        <w:t xml:space="preserve">Less on this area than we originally thought.  Doing the research in plenary was a good way to uncover this (we should take credit for </w:t>
      </w:r>
      <w:r w:rsidRPr="008A21A8">
        <w:rPr>
          <w:i/>
        </w:rPr>
        <w:t>how</w:t>
      </w:r>
      <w:r w:rsidRPr="008A21A8">
        <w:t xml:space="preserve"> we did this….)….group setting / cross checking / etc.</w:t>
      </w:r>
    </w:p>
    <w:p w:rsidR="00BF4FF7" w:rsidRPr="008A21A8" w:rsidRDefault="00BF4FF7" w:rsidP="00BF4FF7">
      <w:pPr>
        <w:pStyle w:val="ListParagraph"/>
        <w:numPr>
          <w:ilvl w:val="0"/>
          <w:numId w:val="19"/>
        </w:numPr>
        <w:tabs>
          <w:tab w:val="left" w:pos="900"/>
        </w:tabs>
        <w:jc w:val="left"/>
      </w:pPr>
      <w:r w:rsidRPr="008A21A8">
        <w:t xml:space="preserve">The only case of a single analytic “prediction” approach is the known, known and that is identification / pattern matching / deterministic.  (could claim it is prediction with 100% certainty)  </w:t>
      </w:r>
    </w:p>
    <w:p w:rsidR="00BF4FF7" w:rsidRPr="008A21A8" w:rsidRDefault="00BF4FF7" w:rsidP="00BF4FF7">
      <w:pPr>
        <w:pStyle w:val="ListParagraph"/>
        <w:numPr>
          <w:ilvl w:val="0"/>
          <w:numId w:val="19"/>
        </w:numPr>
        <w:tabs>
          <w:tab w:val="left" w:pos="900"/>
        </w:tabs>
        <w:jc w:val="left"/>
      </w:pPr>
      <w:r w:rsidRPr="008A21A8">
        <w:t xml:space="preserve">For the known, unknown appears that multiple paths are needed a conditional predication analytic (i.e., dynamically creating/spawning a </w:t>
      </w:r>
      <w:r w:rsidRPr="008A21A8">
        <w:lastRenderedPageBreak/>
        <w:t>dedicated/specific (possibly biased or “tuned” towards an outcome) process with only 1 result in mind) and then integrate the results across the analytics spawned;</w:t>
      </w:r>
    </w:p>
    <w:p w:rsidR="00BF4FF7" w:rsidRPr="008A21A8" w:rsidRDefault="00BF4FF7" w:rsidP="00BF4FF7">
      <w:pPr>
        <w:pStyle w:val="ListParagraph"/>
        <w:numPr>
          <w:ilvl w:val="1"/>
          <w:numId w:val="19"/>
        </w:numPr>
        <w:tabs>
          <w:tab w:val="left" w:pos="900"/>
        </w:tabs>
        <w:jc w:val="left"/>
      </w:pPr>
      <w:r w:rsidRPr="008A21A8">
        <w:t>The next event you predict isn’t necessarily dependent on the previous events.  May not follow a TTP….but cannot ignore historical information on either incidents or events</w:t>
      </w:r>
    </w:p>
    <w:p w:rsidR="00BF4FF7" w:rsidRPr="008A21A8" w:rsidRDefault="00BF4FF7" w:rsidP="00BF4FF7">
      <w:pPr>
        <w:pStyle w:val="ListParagraph"/>
        <w:numPr>
          <w:ilvl w:val="1"/>
          <w:numId w:val="19"/>
        </w:numPr>
        <w:tabs>
          <w:tab w:val="left" w:pos="900"/>
        </w:tabs>
        <w:jc w:val="left"/>
      </w:pPr>
      <w:r w:rsidRPr="008A21A8">
        <w:t>Analytic tuned to being part of a known TTP/actor</w:t>
      </w:r>
    </w:p>
    <w:p w:rsidR="00BF4FF7" w:rsidRPr="008A21A8" w:rsidRDefault="00BF4FF7" w:rsidP="00BF4FF7">
      <w:pPr>
        <w:pStyle w:val="ListParagraph"/>
        <w:numPr>
          <w:ilvl w:val="1"/>
          <w:numId w:val="19"/>
        </w:numPr>
        <w:tabs>
          <w:tab w:val="left" w:pos="900"/>
        </w:tabs>
        <w:jc w:val="left"/>
      </w:pPr>
      <w:r w:rsidRPr="008A21A8">
        <w:t xml:space="preserve"> Analytic tuned to being part of a unknown TTP/known actor</w:t>
      </w:r>
    </w:p>
    <w:p w:rsidR="00BF4FF7" w:rsidRPr="008A21A8" w:rsidRDefault="00BF4FF7" w:rsidP="00BF4FF7">
      <w:pPr>
        <w:pStyle w:val="ListParagraph"/>
        <w:numPr>
          <w:ilvl w:val="1"/>
          <w:numId w:val="19"/>
        </w:numPr>
        <w:tabs>
          <w:tab w:val="left" w:pos="900"/>
        </w:tabs>
        <w:jc w:val="left"/>
      </w:pPr>
      <w:r w:rsidRPr="008A21A8">
        <w:t>Analytic tuned to being part of a unknown TTP/unknown actor</w:t>
      </w:r>
    </w:p>
    <w:p w:rsidR="00BF4FF7" w:rsidRPr="008A21A8" w:rsidRDefault="00BF4FF7" w:rsidP="00BF4FF7">
      <w:pPr>
        <w:pStyle w:val="ListParagraph"/>
        <w:numPr>
          <w:ilvl w:val="1"/>
          <w:numId w:val="19"/>
        </w:numPr>
        <w:tabs>
          <w:tab w:val="left" w:pos="900"/>
        </w:tabs>
        <w:jc w:val="left"/>
      </w:pPr>
      <w:r w:rsidRPr="008A21A8">
        <w:t>Analytic tuned to being part of a spoofed  TTP</w:t>
      </w:r>
    </w:p>
    <w:p w:rsidR="00BF4FF7" w:rsidRPr="008A21A8" w:rsidRDefault="00BF4FF7" w:rsidP="00BF4FF7">
      <w:pPr>
        <w:pStyle w:val="ListParagraph"/>
        <w:numPr>
          <w:ilvl w:val="1"/>
          <w:numId w:val="19"/>
        </w:numPr>
        <w:tabs>
          <w:tab w:val="left" w:pos="900"/>
        </w:tabs>
        <w:jc w:val="left"/>
      </w:pPr>
      <w:r w:rsidRPr="008A21A8">
        <w:t>Can we divide this ala statistics into certainty and uncertainty?</w:t>
      </w:r>
    </w:p>
    <w:p w:rsidR="00BF4FF7" w:rsidRPr="008A21A8" w:rsidRDefault="00BF4FF7" w:rsidP="00BF4FF7">
      <w:pPr>
        <w:pStyle w:val="ListParagraph"/>
        <w:numPr>
          <w:ilvl w:val="1"/>
          <w:numId w:val="19"/>
        </w:numPr>
        <w:tabs>
          <w:tab w:val="left" w:pos="900"/>
        </w:tabs>
        <w:jc w:val="left"/>
      </w:pPr>
      <w:r w:rsidRPr="008A21A8">
        <w:t>If we see something, it is a primary attack of possibly a result of an attack elsewhere (secondary impact)</w:t>
      </w:r>
    </w:p>
    <w:p w:rsidR="00BF4FF7" w:rsidRPr="008A21A8" w:rsidRDefault="00BF4FF7" w:rsidP="00BF4FF7">
      <w:pPr>
        <w:pStyle w:val="ListParagraph"/>
        <w:numPr>
          <w:ilvl w:val="0"/>
          <w:numId w:val="19"/>
        </w:numPr>
        <w:tabs>
          <w:tab w:val="left" w:pos="900"/>
        </w:tabs>
        <w:jc w:val="left"/>
      </w:pPr>
      <w:r w:rsidRPr="008A21A8">
        <w:t>Is it possible that there is a strong prediction pattern that follows a theory that to break into a given system, an attacker will try for the path of least resistance…..lowest common vulnerability exposed?  Can there be a “common” TTP?</w:t>
      </w:r>
    </w:p>
    <w:p w:rsidR="00BF4FF7" w:rsidRPr="008A21A8" w:rsidRDefault="00BF4FF7" w:rsidP="00BF4FF7">
      <w:pPr>
        <w:pStyle w:val="ListParagraph"/>
        <w:numPr>
          <w:ilvl w:val="0"/>
          <w:numId w:val="19"/>
        </w:numPr>
        <w:tabs>
          <w:tab w:val="left" w:pos="900"/>
        </w:tabs>
        <w:jc w:val="left"/>
      </w:pPr>
      <w:r w:rsidRPr="008A21A8">
        <w:t xml:space="preserve">Is the current state of the art real time enough to impact this? Our analysis that puts </w:t>
      </w:r>
      <w:proofErr w:type="gramStart"/>
      <w:r w:rsidRPr="008A21A8">
        <w:t>a  relative</w:t>
      </w:r>
      <w:proofErr w:type="gramEnd"/>
      <w:r w:rsidRPr="008A21A8">
        <w:t xml:space="preserve"> Technology Readiness Level on the papers will frame this position.  Notionally supported by some of the responses to the </w:t>
      </w:r>
      <w:proofErr w:type="spellStart"/>
      <w:r w:rsidRPr="008A21A8">
        <w:t>cfp</w:t>
      </w:r>
      <w:proofErr w:type="spellEnd"/>
      <w:r w:rsidRPr="008A21A8">
        <w:t xml:space="preserve">…and if this is true, it notionally supports the argument on CSOC or cyber </w:t>
      </w:r>
      <w:proofErr w:type="spellStart"/>
      <w:r w:rsidRPr="008A21A8">
        <w:t>defence</w:t>
      </w:r>
      <w:proofErr w:type="spellEnd"/>
      <w:r w:rsidRPr="008A21A8">
        <w:t xml:space="preserve"> maturity</w:t>
      </w:r>
    </w:p>
    <w:p w:rsidR="00BF4FF7" w:rsidRPr="008A21A8" w:rsidRDefault="00BF4FF7" w:rsidP="00BF4FF7">
      <w:pPr>
        <w:pStyle w:val="ListParagraph"/>
        <w:numPr>
          <w:ilvl w:val="1"/>
          <w:numId w:val="19"/>
        </w:numPr>
        <w:tabs>
          <w:tab w:val="left" w:pos="900"/>
        </w:tabs>
        <w:jc w:val="left"/>
      </w:pPr>
      <w:r w:rsidRPr="008A21A8">
        <w:t>K, K = about 8 or 9 since not full automation</w:t>
      </w:r>
    </w:p>
    <w:p w:rsidR="00BF4FF7" w:rsidRPr="008A21A8" w:rsidRDefault="00BF4FF7" w:rsidP="00BF4FF7">
      <w:pPr>
        <w:pStyle w:val="ListParagraph"/>
        <w:numPr>
          <w:ilvl w:val="1"/>
          <w:numId w:val="19"/>
        </w:numPr>
        <w:tabs>
          <w:tab w:val="left" w:pos="900"/>
        </w:tabs>
        <w:jc w:val="left"/>
      </w:pPr>
      <w:r w:rsidRPr="008A21A8">
        <w:t>K</w:t>
      </w:r>
      <w:proofErr w:type="gramStart"/>
      <w:r w:rsidRPr="008A21A8">
        <w:t>,U</w:t>
      </w:r>
      <w:proofErr w:type="gramEnd"/>
      <w:r w:rsidRPr="008A21A8">
        <w:t xml:space="preserve"> = 5 or 6?</w:t>
      </w:r>
    </w:p>
    <w:p w:rsidR="00BF4FF7" w:rsidRPr="008A21A8" w:rsidRDefault="00BF4FF7" w:rsidP="00BF4FF7">
      <w:pPr>
        <w:pStyle w:val="ListParagraph"/>
        <w:numPr>
          <w:ilvl w:val="1"/>
          <w:numId w:val="19"/>
        </w:numPr>
        <w:tabs>
          <w:tab w:val="left" w:pos="900"/>
        </w:tabs>
        <w:jc w:val="left"/>
      </w:pPr>
      <w:r w:rsidRPr="008A21A8">
        <w:t>U, U = maybe 1 or 2?</w:t>
      </w:r>
    </w:p>
    <w:p w:rsidR="00BF4FF7" w:rsidRPr="008A21A8" w:rsidRDefault="00BF4FF7" w:rsidP="00BF4FF7">
      <w:pPr>
        <w:pStyle w:val="ListParagraph"/>
        <w:numPr>
          <w:ilvl w:val="1"/>
          <w:numId w:val="19"/>
        </w:numPr>
        <w:tabs>
          <w:tab w:val="left" w:pos="900"/>
        </w:tabs>
        <w:jc w:val="left"/>
      </w:pPr>
      <w:r w:rsidRPr="008A21A8">
        <w:t>Do we need to have definitions of TRL for this activity or are the general accepted definitions good enough…our interpretation of TRL for this could also be a good contribution</w:t>
      </w:r>
    </w:p>
    <w:p w:rsidR="00F72371" w:rsidRDefault="00F72371" w:rsidP="000333AC">
      <w:pPr>
        <w:tabs>
          <w:tab w:val="left" w:pos="900"/>
        </w:tabs>
        <w:jc w:val="left"/>
        <w:rPr>
          <w:lang w:val="en-CA"/>
        </w:rPr>
      </w:pPr>
    </w:p>
    <w:p w:rsidR="000333AC" w:rsidRDefault="000333AC" w:rsidP="000333AC">
      <w:pPr>
        <w:pStyle w:val="Heading1"/>
        <w:rPr>
          <w:lang w:val="en-CA"/>
        </w:rPr>
      </w:pPr>
      <w:r>
        <w:rPr>
          <w:lang w:val="en-CA"/>
        </w:rPr>
        <w:t>References</w:t>
      </w:r>
    </w:p>
    <w:p w:rsidR="00B62B97" w:rsidRPr="00B62B97" w:rsidRDefault="00BA691D" w:rsidP="00B62B97">
      <w:pPr>
        <w:widowControl w:val="0"/>
        <w:autoSpaceDE w:val="0"/>
        <w:autoSpaceDN w:val="0"/>
        <w:adjustRightInd w:val="0"/>
        <w:spacing w:line="240" w:lineRule="auto"/>
        <w:ind w:left="480" w:hanging="480"/>
        <w:rPr>
          <w:rFonts w:cs="Times New Roman"/>
          <w:noProof/>
          <w:szCs w:val="24"/>
        </w:rPr>
      </w:pPr>
      <w:r>
        <w:rPr>
          <w:lang w:val="en-CA"/>
        </w:rPr>
        <w:fldChar w:fldCharType="begin" w:fldLock="1"/>
      </w:r>
      <w:r w:rsidR="000333AC">
        <w:rPr>
          <w:lang w:val="en-CA"/>
        </w:rPr>
        <w:instrText xml:space="preserve">ADDIN Mendeley Bibliography CSL_BIBLIOGRAPHY </w:instrText>
      </w:r>
      <w:r>
        <w:rPr>
          <w:lang w:val="en-CA"/>
        </w:rPr>
        <w:fldChar w:fldCharType="separate"/>
      </w:r>
      <w:r w:rsidR="00B62B97" w:rsidRPr="00B62B97">
        <w:rPr>
          <w:rFonts w:cs="Times New Roman"/>
          <w:noProof/>
          <w:szCs w:val="24"/>
        </w:rPr>
        <w:t>Backes, M., Hoffmann, J., Künnemann, R., Speicher, P., Steinmetz, M., 2017. Simulated Penetration Testing and Mitigation Analysis. Saarland.</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Bell, B., Santos Jr, E., Brown, S.M., 2002. Making adversary decision modeling tractable with intent inference and information fusion. Proc. 11th Conf. Comput. Gener. Forces Behav. Represent. 535–542.</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Cheng, B.C., Liao, G.T., Huang, C.C., Yu, M.T., 2011. A novel probabilistic matching algorithm for multi-stage attack forecasts. IEEE J. Sel. Areas Commun. 29, 1438–1448.</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Colbaugh, R., Glass, K., 2012. Predictive defense against evolving adversaries. ISI 2012 - 2012 IEEE Int. Conf. Intell. Secur. Informatics Cyberspace, Border, Immigr. Secur. 18–23.</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Endsley, M.R., 1995a. Toward a Theory of Situation Awareness in Dynamic Systems. Hum. Factors 37, 32–64.</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lastRenderedPageBreak/>
        <w:t>Endsley, M.R., 1995b. Measurement of Situation Awareness in Dynamic Systems. Hum. Factors J. Hum. Factors Ergon. Soc. 37, 65–84.</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Franke, U., Brynielsson, J., 2014. Cyber situational awareness – A systematic review of the literature. Comput. Secur. 46, 18–31.</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Fülöp, L.J., Tóth, G., Rácz, R., Pánczél, J., Gergely, T., Beszédes, Á., Farkas, L., 2010. Survey on Complex Event Processing and Predictive Analytics. Proc. Fifth Balk. Conf. Informatics 26–31.</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Greitzer, F.L., Frincke, D.A., 2010. Combining Traditional Cyber Security Audit Data with Psychosocial Data: Towards Predictive Modeling for Insider Threat Mitigation. In: Advances in Information Security. pp. 85–113.</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Hoffmann, J., 2015. Simulated Penetration Testing: From“ Dijkstra” to“ Turing Test++.” ICAPS 364–372.</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Holm, H., Sommestad, T., Almroth, J., Persson, M., 2011. A quantitative evaluation of vulnerability scanning. Inf. Manag. Comput. Secur. 19, 231–247.</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Hong, J.B., Kim, D.S., Chung, C.-J., Huang, D., 2017. A survey on the usability and practical applications of Graphical Security Models. Comput. Sci. Rev. 26, 1–16.</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Kott, A., McEneaney, W.M., 2006. Adversarial reasoning: computational approaches to reading the opponent’s mind. CRC Press.</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Lamaa, A., Jansen, M., Trepant, H., Suddards, A., 2014. Achieving information superiority Five imperatives for military transformation.</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Lee, S., Lee, D.H., Kim, K.J., 2006. A conceptual design of knowledge-based real-time cyber-threat early warning system. Lect. Notes Comput. Sci. (including Subser. Lect. Notes Artif. Intell. Lect. Notes Bioinformatics) 4331 LNCS, 1006–1017.</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Lei, J., Li, Z.T., 2008. Using network attack graph to predict the future attacks. Proc. Second Int. Conf. Commun. Netw. China, ChinaCom 2007 403–407.</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Qin, X., Lee, W., 2004. Attack plan recognition and prediction using causal networks. Proc. - Annu. Comput. Secur. Appl. Conf. ACSAC 370–379.</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Ramirez-Silva, E., Dacier, M., 2007. Empirical Study of the Impact of Metasploit-Related Attacks in 4 Years of Attack Traces. Adv. Comput. Sci. – ASIAN 2007. Comput. Netw. Secur. 4846, 198–211.</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Santos Jr., E., 2003. A Cognitive Architecture for Adversary Intent Inferencing: Knowledge Structure and Computation. Proc SPIE 17th Annu. Int. Symp. Aerospace/Defense Sens. Control. Vol 5091 182–193.</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Sarabi, A., Bailey, M., 2015. Predicting Cyber Security Incidents Using Feature-Based Characterization of Network-Level Malicious Activities Categories and Subject Descriptors. Int. Work. Secur. Priv. Anal. (SPA ’15) 3–9.</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 xml:space="preserve">Sarraute, C., 2012. POMDPs Make Better Hackers : Accounting for Uncertainty in Penetration Testing. In: AAAI’12 Proceedings of the Twenty-Sixth AAAI Conference on Artificial Intelligence. Toronto, Ontario, Canada, </w:t>
      </w:r>
      <w:r w:rsidRPr="00B62B97">
        <w:rPr>
          <w:rFonts w:cs="Times New Roman"/>
          <w:noProof/>
          <w:szCs w:val="24"/>
        </w:rPr>
        <w:lastRenderedPageBreak/>
        <w:t>pp. 1816–1824.</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Sarraute, C., Buffet, O., Hoffmann, J., 2013. Penetration Testing == POMDP Solving? 66–73.</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Shen, D., Chen, G., Cruz, J.. J.B., Haynes, L., Kruger, M., Blasch, E., 2007. A Markov game theoretic data fusion approach for cyber situational awareness. Proc. SPIE 3, 65710F–65710F–12.</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Shiravi, H., Shiravi, A., Ghorbani, A., 2012. A Survey of Visualization Systems for Network Security. IEEE Trans. Vis. Comput. Graph. 18, 1313–1329.</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Sommestad, T., Sandström, F., 2015. An empirical test of the accuracy of an attack graph analysis tool, Information and Computer Security.</w:t>
      </w:r>
    </w:p>
    <w:p w:rsidR="00B62B97" w:rsidRPr="00B62B97" w:rsidRDefault="00B62B97" w:rsidP="00B62B97">
      <w:pPr>
        <w:widowControl w:val="0"/>
        <w:autoSpaceDE w:val="0"/>
        <w:autoSpaceDN w:val="0"/>
        <w:adjustRightInd w:val="0"/>
        <w:spacing w:line="240" w:lineRule="auto"/>
        <w:ind w:left="480" w:hanging="480"/>
        <w:rPr>
          <w:rFonts w:cs="Times New Roman"/>
          <w:noProof/>
          <w:szCs w:val="24"/>
        </w:rPr>
      </w:pPr>
      <w:r w:rsidRPr="00B62B97">
        <w:rPr>
          <w:rFonts w:cs="Times New Roman"/>
          <w:noProof/>
          <w:szCs w:val="24"/>
        </w:rPr>
        <w:t>Yang, S.J., Byers, S., Holsopple, J., Argauer, B., Fava, D., 2008. Intrusion activity projection for cyber situational awareness. IEEE Int. Conf. Intell. Secur. Informatics, 2008, IEEE ISI 2008 167–172.</w:t>
      </w:r>
    </w:p>
    <w:p w:rsidR="00B62B97" w:rsidRPr="00B62B97" w:rsidRDefault="00B62B97" w:rsidP="00B62B97">
      <w:pPr>
        <w:widowControl w:val="0"/>
        <w:autoSpaceDE w:val="0"/>
        <w:autoSpaceDN w:val="0"/>
        <w:adjustRightInd w:val="0"/>
        <w:spacing w:line="240" w:lineRule="auto"/>
        <w:ind w:left="480" w:hanging="480"/>
        <w:rPr>
          <w:rFonts w:cs="Times New Roman"/>
          <w:noProof/>
        </w:rPr>
      </w:pPr>
      <w:r w:rsidRPr="00B62B97">
        <w:rPr>
          <w:rFonts w:cs="Times New Roman"/>
          <w:noProof/>
          <w:szCs w:val="24"/>
        </w:rPr>
        <w:t>Yang, S.J., Stotz, A., Holsopple, J., Sudit, M., Kuhl, M., 2009. High level information fusion for tracking and projection of multistage cyber attacks. Inf. Fusion 10, 107–121.</w:t>
      </w:r>
    </w:p>
    <w:p w:rsidR="000333AC" w:rsidRPr="000333AC" w:rsidRDefault="00BA691D" w:rsidP="000333AC">
      <w:pPr>
        <w:rPr>
          <w:lang w:val="en-CA"/>
        </w:rPr>
      </w:pPr>
      <w:r>
        <w:rPr>
          <w:lang w:val="en-CA"/>
        </w:rPr>
        <w:fldChar w:fldCharType="end"/>
      </w:r>
    </w:p>
    <w:sectPr w:rsidR="000333AC" w:rsidRPr="000333AC" w:rsidSect="008A21A8">
      <w:pgSz w:w="12240" w:h="15840"/>
      <w:pgMar w:top="1440" w:right="2880" w:bottom="1440" w:left="288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Teodor Sommestad" w:date="2018-01-12T10:39:00Z" w:initials="TS">
    <w:p w:rsidR="001E6E63" w:rsidRDefault="001E6E63">
      <w:pPr>
        <w:pStyle w:val="CommentText"/>
      </w:pPr>
      <w:r>
        <w:rPr>
          <w:rStyle w:val="CommentReference"/>
        </w:rPr>
        <w:annotationRef/>
      </w:r>
      <w:r>
        <w:t>This section would be better if we had references for everything. For example, how insurance companies deals with moral hazards and frauds.</w:t>
      </w:r>
    </w:p>
  </w:comment>
  <w:comment w:id="1" w:author="Teodor Sommestad" w:date="2018-01-12T10:42:00Z" w:initials="TS">
    <w:p w:rsidR="001E6E63" w:rsidRDefault="001E6E63" w:rsidP="003117BC">
      <w:pPr>
        <w:pStyle w:val="ListParagraph"/>
        <w:ind w:left="0"/>
      </w:pPr>
      <w:r>
        <w:rPr>
          <w:rStyle w:val="CommentReference"/>
        </w:rPr>
        <w:annotationRef/>
      </w:r>
      <w:r>
        <w:t>Someone wrote this</w:t>
      </w:r>
      <w:r w:rsidR="0081286A">
        <w:t xml:space="preserve"> here. I do not understand the meaning of it or how it is relevant. I mean, the incapable threat do not have a command structure, so there is no difference..?  </w:t>
      </w:r>
    </w:p>
    <w:p w:rsidR="0081286A" w:rsidRDefault="0081286A" w:rsidP="003117BC">
      <w:pPr>
        <w:pStyle w:val="ListParagraph"/>
        <w:ind w:left="0"/>
      </w:pPr>
    </w:p>
    <w:p w:rsidR="001E6E63" w:rsidRPr="0081286A" w:rsidRDefault="001E6E63" w:rsidP="003117BC">
      <w:pPr>
        <w:pStyle w:val="CommentText"/>
        <w:rPr>
          <w:i/>
        </w:rPr>
      </w:pPr>
      <w:r w:rsidRPr="0081286A">
        <w:rPr>
          <w:i/>
          <w:lang w:val="en-CA"/>
        </w:rPr>
        <w:t>Most domains have a clear understanding of intent and organization as an assumption with respect to prediction.  The advanced capable cyber threat has the ability to obfuscate and mask not only their intent, but also their command structure and owning/supporting organization. [DSB], [others]</w:t>
      </w:r>
    </w:p>
  </w:comment>
  <w:comment w:id="2" w:author="Teodor Sommestad" w:date="2018-01-12T10:48:00Z" w:initials="TS">
    <w:p w:rsidR="001E6E63" w:rsidRDefault="001E6E63" w:rsidP="003117BC">
      <w:pPr>
        <w:pStyle w:val="CommentText"/>
      </w:pPr>
      <w:r>
        <w:rPr>
          <w:rStyle w:val="CommentReference"/>
        </w:rPr>
        <w:annotationRef/>
      </w:r>
      <w:r>
        <w:t xml:space="preserve"> I am not sure this is the best example.</w:t>
      </w:r>
      <w:r w:rsidRPr="003117BC">
        <w:t xml:space="preserve"> </w:t>
      </w:r>
      <w:r>
        <w:t>Can someone write a sentence or two giving an example of how military commanders think?</w:t>
      </w:r>
    </w:p>
  </w:comment>
  <w:comment w:id="3" w:author="Teodor Sommestad" w:date="2018-01-12T11:24:00Z" w:initials="TS">
    <w:p w:rsidR="001E6E63" w:rsidRDefault="001E6E63">
      <w:pPr>
        <w:pStyle w:val="CommentText"/>
      </w:pPr>
      <w:r>
        <w:rPr>
          <w:rStyle w:val="CommentReference"/>
        </w:rPr>
        <w:annotationRef/>
      </w:r>
      <w:r>
        <w:t>Someone write this, which I do not know what to do with:</w:t>
      </w:r>
    </w:p>
    <w:p w:rsidR="001E6E63" w:rsidRDefault="001E6E63">
      <w:pPr>
        <w:pStyle w:val="CommentText"/>
      </w:pPr>
    </w:p>
    <w:p w:rsidR="001E6E63" w:rsidRDefault="001E6E63" w:rsidP="00E00957">
      <w:pPr>
        <w:pStyle w:val="ListParagraph"/>
        <w:numPr>
          <w:ilvl w:val="1"/>
          <w:numId w:val="10"/>
        </w:numPr>
        <w:rPr>
          <w:lang w:val="en-CA"/>
        </w:rPr>
      </w:pPr>
      <w:r>
        <w:rPr>
          <w:lang w:val="en-CA"/>
        </w:rPr>
        <w:t>Comment on timeline [Elsevier 1999]</w:t>
      </w:r>
    </w:p>
    <w:p w:rsidR="001E6E63" w:rsidRDefault="001E6E63">
      <w:pPr>
        <w:pStyle w:val="CommentText"/>
      </w:pPr>
    </w:p>
  </w:comment>
  <w:comment w:id="4" w:author="McCallam, Dennis H (IS)" w:date="2017-06-14T10:06:00Z" w:initials="DHM">
    <w:p w:rsidR="001E6E63" w:rsidRDefault="001E6E63">
      <w:pPr>
        <w:pStyle w:val="CommentText"/>
      </w:pPr>
      <w:r>
        <w:rPr>
          <w:rStyle w:val="CommentReference"/>
        </w:rPr>
        <w:annotationRef/>
      </w:r>
      <w:r>
        <w:t>This needs the Defense Science Board discussion on the three threat levels.</w:t>
      </w:r>
    </w:p>
  </w:comment>
  <w:comment w:id="5" w:author="Teodor Sommestad" w:date="2018-01-26T13:50:00Z" w:initials="TS">
    <w:p w:rsidR="0038344F" w:rsidRDefault="0038344F" w:rsidP="0038344F">
      <w:pPr>
        <w:pStyle w:val="CommentText"/>
      </w:pPr>
      <w:r>
        <w:rPr>
          <w:rStyle w:val="CommentReference"/>
        </w:rPr>
        <w:annotationRef/>
      </w:r>
      <w:r>
        <w:t>Does anybody have this background or am I just dreaming here?</w:t>
      </w:r>
    </w:p>
  </w:comment>
  <w:comment w:id="6" w:author="Teodor Sommestad" w:date="2018-01-29T11:10:00Z" w:initials="TS">
    <w:p w:rsidR="00B62B97" w:rsidRDefault="00B62B97">
      <w:pPr>
        <w:pStyle w:val="CommentText"/>
      </w:pPr>
      <w:r>
        <w:rPr>
          <w:rStyle w:val="CommentReference"/>
        </w:rPr>
        <w:annotationRef/>
      </w:r>
      <w:r>
        <w:t xml:space="preserve">I am not sure on this one. Maybe the person(s) who added it can explain what we mean. Is it how </w:t>
      </w:r>
      <w:r w:rsidR="0098195B">
        <w:t>many attacks it can predict? If it computes on time?</w:t>
      </w:r>
    </w:p>
  </w:comment>
  <w:comment w:id="8" w:author="Teodor Sommestad" w:date="2018-01-29T11:18:00Z" w:initials="TS">
    <w:p w:rsidR="00B9245E" w:rsidRDefault="00B9245E">
      <w:pPr>
        <w:pStyle w:val="CommentText"/>
      </w:pPr>
      <w:r>
        <w:rPr>
          <w:rStyle w:val="CommentReference"/>
        </w:rPr>
        <w:annotationRef/>
      </w:r>
      <w:r>
        <w:t xml:space="preserve">These tables should be complemented with text. Never mind the formatting for now. </w:t>
      </w:r>
    </w:p>
  </w:comment>
  <w:comment w:id="9" w:author="Teodor Sommestad" w:date="2018-01-29T11:14:00Z" w:initials="TS">
    <w:p w:rsidR="0098195B" w:rsidRDefault="0098195B">
      <w:pPr>
        <w:pStyle w:val="CommentText"/>
      </w:pPr>
      <w:r>
        <w:rPr>
          <w:rStyle w:val="CommentReference"/>
        </w:rPr>
        <w:annotationRef/>
      </w:r>
      <w:r>
        <w:t>These probably require some lines to explain for each cell. E.g. by listing input data.</w:t>
      </w:r>
    </w:p>
  </w:comment>
  <w:comment w:id="10" w:author="Teodor Sommestad" w:date="2018-01-29T11:19:00Z" w:initials="TS">
    <w:p w:rsidR="00E76F72" w:rsidRDefault="00E76F72" w:rsidP="00E76F72">
      <w:pPr>
        <w:pStyle w:val="CommentText"/>
      </w:pPr>
      <w:r>
        <w:rPr>
          <w:rStyle w:val="CommentReference"/>
        </w:rPr>
        <w:annotationRef/>
      </w:r>
      <w:r>
        <w:rPr>
          <w:rStyle w:val="CommentReference"/>
        </w:rPr>
        <w:annotationRef/>
      </w:r>
      <w:r>
        <w:t>I am not sure on this one. Maybe the person(s) who added it can explain what we mean. Is it how many attacks it can predict? If it computes on time?</w:t>
      </w:r>
    </w:p>
    <w:p w:rsidR="00E76F72" w:rsidRDefault="00E76F72">
      <w:pPr>
        <w:pStyle w:val="CommentText"/>
      </w:pPr>
    </w:p>
  </w:comment>
  <w:comment w:id="11" w:author="Teodor Sommestad" w:date="2018-01-29T11:14:00Z" w:initials="TS">
    <w:p w:rsidR="0098195B" w:rsidRDefault="0098195B">
      <w:pPr>
        <w:pStyle w:val="CommentText"/>
      </w:pPr>
      <w:r>
        <w:rPr>
          <w:rStyle w:val="CommentReference"/>
        </w:rPr>
        <w:annotationRef/>
      </w:r>
      <w:r>
        <w:t>These can be answered with yes, no and partially.</w:t>
      </w:r>
    </w:p>
  </w:comment>
  <w:comment w:id="12" w:author="Teodor Sommestad" w:date="2018-01-29T11:17:00Z" w:initials="TS">
    <w:p w:rsidR="0098195B" w:rsidRDefault="0098195B">
      <w:pPr>
        <w:pStyle w:val="CommentText"/>
      </w:pPr>
      <w:r>
        <w:rPr>
          <w:rStyle w:val="CommentReference"/>
        </w:rPr>
        <w:annotationRef/>
      </w:r>
      <w:r>
        <w:t>We can probably no explain this without using a sentence or two for each cell. E.g. when we explain that the accuracy has been demonstrated on toy data or so.</w:t>
      </w:r>
    </w:p>
  </w:comment>
  <w:comment w:id="13" w:author="McCallam, Dennis H (IS)" w:date="2017-06-15T04:54:00Z" w:initials="DHM">
    <w:p w:rsidR="001E6E63" w:rsidRDefault="001E6E63">
      <w:pPr>
        <w:pStyle w:val="CommentText"/>
      </w:pPr>
      <w:r>
        <w:rPr>
          <w:rStyle w:val="CommentReference"/>
        </w:rPr>
        <w:annotationRef/>
      </w:r>
      <w:r>
        <w:t>This could be a topic for further research</w:t>
      </w:r>
    </w:p>
  </w:comment>
  <w:comment w:id="14" w:author="McCallam, Dennis H (IS)" w:date="2017-06-15T04:41:00Z" w:initials="DHM">
    <w:p w:rsidR="001E6E63" w:rsidRDefault="001E6E63">
      <w:pPr>
        <w:pStyle w:val="CommentText"/>
      </w:pPr>
      <w:r>
        <w:rPr>
          <w:rStyle w:val="CommentReference"/>
        </w:rPr>
        <w:annotationRef/>
      </w:r>
      <w:r>
        <w:t>Not sure this is relevant at this point.  In some ways, all we know is there isn’t much out there and this should be part of the final report.  Our survey paper is maybe too confined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D3FE46" w15:done="0"/>
  <w15:commentEx w15:paraId="7715BF14" w15:done="0"/>
  <w15:commentEx w15:paraId="5B465E77" w15:done="0"/>
  <w15:commentEx w15:paraId="073573B9" w15:done="0"/>
  <w15:commentEx w15:paraId="7E471B01" w15:done="0"/>
  <w15:commentEx w15:paraId="31A37491" w15:done="0"/>
  <w15:commentEx w15:paraId="41252D15" w15:done="0"/>
  <w15:commentEx w15:paraId="532EF7B7" w15:done="0"/>
  <w15:commentEx w15:paraId="3D55B804" w15:done="0"/>
  <w15:commentEx w15:paraId="49D6B95E" w15:done="0"/>
  <w15:commentEx w15:paraId="5B3BB8A7" w15:done="0"/>
  <w15:commentEx w15:paraId="0A957BC0" w15:done="0"/>
  <w15:commentEx w15:paraId="6CFB00E4" w15:done="0"/>
  <w15:commentEx w15:paraId="3513E1D2" w15:done="0"/>
</w15:commentsEx>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10022FF" w:usb1="C000E47F" w:usb2="00000029" w:usb3="00000000" w:csb0="000001DF" w:csb1="00000000"/>
  </w:font>
  <w:font w:name="Arial">
    <w:panose1 w:val="020B0604020202020204"/>
    <w:charset w:val="EE"/>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9017F"/>
    <w:multiLevelType w:val="hybridMultilevel"/>
    <w:tmpl w:val="BD68DF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B10D06"/>
    <w:multiLevelType w:val="hybridMultilevel"/>
    <w:tmpl w:val="34A27134"/>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09B92E19"/>
    <w:multiLevelType w:val="hybridMultilevel"/>
    <w:tmpl w:val="E3FCB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30F5D"/>
    <w:multiLevelType w:val="hybridMultilevel"/>
    <w:tmpl w:val="3348B9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15FF1A30"/>
    <w:multiLevelType w:val="hybridMultilevel"/>
    <w:tmpl w:val="9CC4983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1798580E"/>
    <w:multiLevelType w:val="hybridMultilevel"/>
    <w:tmpl w:val="A190BF6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187C7087"/>
    <w:multiLevelType w:val="hybridMultilevel"/>
    <w:tmpl w:val="98CEB9FE"/>
    <w:lvl w:ilvl="0" w:tplc="041D000F">
      <w:start w:val="1"/>
      <w:numFmt w:val="decimal"/>
      <w:lvlText w:val="%1."/>
      <w:lvlJc w:val="left"/>
      <w:pPr>
        <w:ind w:left="360" w:hanging="360"/>
      </w:p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7">
    <w:nsid w:val="19133442"/>
    <w:multiLevelType w:val="hybridMultilevel"/>
    <w:tmpl w:val="F1AE5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C757A65"/>
    <w:multiLevelType w:val="hybridMultilevel"/>
    <w:tmpl w:val="6C80C8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6F128C"/>
    <w:multiLevelType w:val="hybridMultilevel"/>
    <w:tmpl w:val="366AF118"/>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237E52BD"/>
    <w:multiLevelType w:val="hybridMultilevel"/>
    <w:tmpl w:val="D6A8953E"/>
    <w:lvl w:ilvl="0" w:tplc="041D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E82693"/>
    <w:multiLevelType w:val="hybridMultilevel"/>
    <w:tmpl w:val="3272BFC6"/>
    <w:lvl w:ilvl="0" w:tplc="041D000F">
      <w:start w:val="1"/>
      <w:numFmt w:val="decimal"/>
      <w:lvlText w:val="%1."/>
      <w:lvlJc w:val="left"/>
      <w:pPr>
        <w:ind w:left="360" w:hanging="360"/>
      </w:pPr>
    </w:lvl>
    <w:lvl w:ilvl="1" w:tplc="041D0019">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12">
    <w:nsid w:val="2DB001A7"/>
    <w:multiLevelType w:val="hybridMultilevel"/>
    <w:tmpl w:val="1C36BCD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nsid w:val="3A2858D9"/>
    <w:multiLevelType w:val="hybridMultilevel"/>
    <w:tmpl w:val="A34C0E7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nsid w:val="40A95872"/>
    <w:multiLevelType w:val="multilevel"/>
    <w:tmpl w:val="6D3E4B6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nsid w:val="414E02DB"/>
    <w:multiLevelType w:val="hybridMultilevel"/>
    <w:tmpl w:val="8C8EAD98"/>
    <w:lvl w:ilvl="0" w:tplc="041D0001">
      <w:start w:val="1"/>
      <w:numFmt w:val="bullet"/>
      <w:lvlText w:val=""/>
      <w:lvlJc w:val="left"/>
      <w:pPr>
        <w:ind w:left="720" w:hanging="360"/>
      </w:pPr>
      <w:rPr>
        <w:rFonts w:ascii="Symbol" w:hAnsi="Symbol"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nsid w:val="420202FB"/>
    <w:multiLevelType w:val="hybridMultilevel"/>
    <w:tmpl w:val="00DE98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nsid w:val="49A87EEB"/>
    <w:multiLevelType w:val="hybridMultilevel"/>
    <w:tmpl w:val="84009CB4"/>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4BC75681"/>
    <w:multiLevelType w:val="hybridMultilevel"/>
    <w:tmpl w:val="B794526E"/>
    <w:lvl w:ilvl="0" w:tplc="041D000F">
      <w:start w:val="1"/>
      <w:numFmt w:val="decimal"/>
      <w:lvlText w:val="%1."/>
      <w:lvlJc w:val="left"/>
      <w:pPr>
        <w:ind w:left="360" w:hanging="360"/>
      </w:p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19">
    <w:nsid w:val="5053448B"/>
    <w:multiLevelType w:val="hybridMultilevel"/>
    <w:tmpl w:val="B3043E3E"/>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nsid w:val="553513AE"/>
    <w:multiLevelType w:val="hybridMultilevel"/>
    <w:tmpl w:val="6C44F5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4501692"/>
    <w:multiLevelType w:val="hybridMultilevel"/>
    <w:tmpl w:val="6C80C8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4E203D7"/>
    <w:multiLevelType w:val="hybridMultilevel"/>
    <w:tmpl w:val="097C21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B18563F"/>
    <w:multiLevelType w:val="hybridMultilevel"/>
    <w:tmpl w:val="C9A2E6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C5B7230"/>
    <w:multiLevelType w:val="hybridMultilevel"/>
    <w:tmpl w:val="BC0A6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0"/>
  </w:num>
  <w:num w:numId="3">
    <w:abstractNumId w:val="0"/>
  </w:num>
  <w:num w:numId="4">
    <w:abstractNumId w:val="7"/>
  </w:num>
  <w:num w:numId="5">
    <w:abstractNumId w:val="25"/>
  </w:num>
  <w:num w:numId="6">
    <w:abstractNumId w:val="23"/>
  </w:num>
  <w:num w:numId="7">
    <w:abstractNumId w:val="2"/>
  </w:num>
  <w:num w:numId="8">
    <w:abstractNumId w:val="9"/>
  </w:num>
  <w:num w:numId="9">
    <w:abstractNumId w:val="12"/>
  </w:num>
  <w:num w:numId="10">
    <w:abstractNumId w:val="11"/>
  </w:num>
  <w:num w:numId="11">
    <w:abstractNumId w:val="17"/>
  </w:num>
  <w:num w:numId="12">
    <w:abstractNumId w:val="16"/>
  </w:num>
  <w:num w:numId="13">
    <w:abstractNumId w:val="13"/>
  </w:num>
  <w:num w:numId="14">
    <w:abstractNumId w:val="6"/>
  </w:num>
  <w:num w:numId="15">
    <w:abstractNumId w:val="19"/>
  </w:num>
  <w:num w:numId="16">
    <w:abstractNumId w:val="4"/>
  </w:num>
  <w:num w:numId="17">
    <w:abstractNumId w:val="1"/>
  </w:num>
  <w:num w:numId="18">
    <w:abstractNumId w:val="10"/>
  </w:num>
  <w:num w:numId="19">
    <w:abstractNumId w:val="8"/>
  </w:num>
  <w:num w:numId="20">
    <w:abstractNumId w:val="22"/>
  </w:num>
  <w:num w:numId="21">
    <w:abstractNumId w:val="21"/>
  </w:num>
  <w:num w:numId="22">
    <w:abstractNumId w:val="5"/>
  </w:num>
  <w:num w:numId="23">
    <w:abstractNumId w:val="15"/>
  </w:num>
  <w:num w:numId="24">
    <w:abstractNumId w:val="3"/>
  </w:num>
  <w:num w:numId="25">
    <w:abstractNumId w:val="18"/>
  </w:num>
  <w:num w:numId="2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eodor Sommestad">
    <w15:presenceInfo w15:providerId="AD" w15:userId="S-1-5-21-790525478-179605362-682003330-2691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20"/>
  <w:hyphenationZone w:val="425"/>
  <w:characterSpacingControl w:val="doNotCompress"/>
  <w:compat>
    <w:useFELayout/>
  </w:compat>
  <w:rsids>
    <w:rsidRoot w:val="00DD6F43"/>
    <w:rsid w:val="00002D44"/>
    <w:rsid w:val="0000340F"/>
    <w:rsid w:val="000076FB"/>
    <w:rsid w:val="00015690"/>
    <w:rsid w:val="00017E5A"/>
    <w:rsid w:val="000333AC"/>
    <w:rsid w:val="00040503"/>
    <w:rsid w:val="00042C59"/>
    <w:rsid w:val="00063F2C"/>
    <w:rsid w:val="00073D35"/>
    <w:rsid w:val="000B5357"/>
    <w:rsid w:val="000B695B"/>
    <w:rsid w:val="000C0750"/>
    <w:rsid w:val="000D6670"/>
    <w:rsid w:val="000F1E7A"/>
    <w:rsid w:val="00106107"/>
    <w:rsid w:val="001070D3"/>
    <w:rsid w:val="00110EB3"/>
    <w:rsid w:val="0012311F"/>
    <w:rsid w:val="001267F1"/>
    <w:rsid w:val="001277F7"/>
    <w:rsid w:val="00127CD0"/>
    <w:rsid w:val="00172180"/>
    <w:rsid w:val="00172507"/>
    <w:rsid w:val="00195625"/>
    <w:rsid w:val="001B0923"/>
    <w:rsid w:val="001E5B47"/>
    <w:rsid w:val="001E6E63"/>
    <w:rsid w:val="00201216"/>
    <w:rsid w:val="0024119E"/>
    <w:rsid w:val="0029350F"/>
    <w:rsid w:val="00295D3E"/>
    <w:rsid w:val="0029779D"/>
    <w:rsid w:val="002A5BA9"/>
    <w:rsid w:val="002A7143"/>
    <w:rsid w:val="002B0B15"/>
    <w:rsid w:val="002C02EB"/>
    <w:rsid w:val="002C3594"/>
    <w:rsid w:val="002C6D7E"/>
    <w:rsid w:val="002C7807"/>
    <w:rsid w:val="002D3D29"/>
    <w:rsid w:val="003117BC"/>
    <w:rsid w:val="0033006E"/>
    <w:rsid w:val="00353467"/>
    <w:rsid w:val="0035422E"/>
    <w:rsid w:val="00355EA8"/>
    <w:rsid w:val="00367699"/>
    <w:rsid w:val="0038344F"/>
    <w:rsid w:val="003C560D"/>
    <w:rsid w:val="003E23A8"/>
    <w:rsid w:val="003E49DE"/>
    <w:rsid w:val="004025DA"/>
    <w:rsid w:val="004060D2"/>
    <w:rsid w:val="00433111"/>
    <w:rsid w:val="00434ADC"/>
    <w:rsid w:val="00454744"/>
    <w:rsid w:val="00460B5E"/>
    <w:rsid w:val="00466B2B"/>
    <w:rsid w:val="00466FCD"/>
    <w:rsid w:val="00473AE6"/>
    <w:rsid w:val="00485C41"/>
    <w:rsid w:val="00497220"/>
    <w:rsid w:val="004B2FF2"/>
    <w:rsid w:val="004B7152"/>
    <w:rsid w:val="004F2D99"/>
    <w:rsid w:val="004F5091"/>
    <w:rsid w:val="00500BE3"/>
    <w:rsid w:val="00506DA8"/>
    <w:rsid w:val="0051073E"/>
    <w:rsid w:val="00516D4F"/>
    <w:rsid w:val="005317AA"/>
    <w:rsid w:val="0053671A"/>
    <w:rsid w:val="00557E5D"/>
    <w:rsid w:val="005D138C"/>
    <w:rsid w:val="005D78AE"/>
    <w:rsid w:val="005E1617"/>
    <w:rsid w:val="005E5B33"/>
    <w:rsid w:val="005F1DE1"/>
    <w:rsid w:val="005F30F5"/>
    <w:rsid w:val="005F3612"/>
    <w:rsid w:val="005F533F"/>
    <w:rsid w:val="00611133"/>
    <w:rsid w:val="006212B4"/>
    <w:rsid w:val="00640716"/>
    <w:rsid w:val="0064780B"/>
    <w:rsid w:val="006A01D8"/>
    <w:rsid w:val="006A31D3"/>
    <w:rsid w:val="006A348D"/>
    <w:rsid w:val="006A6C90"/>
    <w:rsid w:val="006B0D4C"/>
    <w:rsid w:val="006B4252"/>
    <w:rsid w:val="006C48D7"/>
    <w:rsid w:val="006C5FFE"/>
    <w:rsid w:val="006C69A9"/>
    <w:rsid w:val="006E100D"/>
    <w:rsid w:val="006E1236"/>
    <w:rsid w:val="006F62CC"/>
    <w:rsid w:val="00762C3B"/>
    <w:rsid w:val="00783A99"/>
    <w:rsid w:val="0078582C"/>
    <w:rsid w:val="007B0E38"/>
    <w:rsid w:val="007C2CFF"/>
    <w:rsid w:val="007C4EBE"/>
    <w:rsid w:val="007E17F9"/>
    <w:rsid w:val="007E7EE8"/>
    <w:rsid w:val="007F27E3"/>
    <w:rsid w:val="008070CF"/>
    <w:rsid w:val="0081286A"/>
    <w:rsid w:val="00820E44"/>
    <w:rsid w:val="0082597D"/>
    <w:rsid w:val="00827BCC"/>
    <w:rsid w:val="00841A58"/>
    <w:rsid w:val="00844116"/>
    <w:rsid w:val="008465CE"/>
    <w:rsid w:val="00854E5B"/>
    <w:rsid w:val="00873CDA"/>
    <w:rsid w:val="00876AD5"/>
    <w:rsid w:val="00881C21"/>
    <w:rsid w:val="00884E37"/>
    <w:rsid w:val="008A21A8"/>
    <w:rsid w:val="008C7131"/>
    <w:rsid w:val="00905701"/>
    <w:rsid w:val="00914B41"/>
    <w:rsid w:val="00931ABF"/>
    <w:rsid w:val="009445BA"/>
    <w:rsid w:val="009643D4"/>
    <w:rsid w:val="0098195B"/>
    <w:rsid w:val="009835F2"/>
    <w:rsid w:val="009916E7"/>
    <w:rsid w:val="00992D53"/>
    <w:rsid w:val="009B5E83"/>
    <w:rsid w:val="009C051C"/>
    <w:rsid w:val="009D3245"/>
    <w:rsid w:val="009D40DB"/>
    <w:rsid w:val="009F11E4"/>
    <w:rsid w:val="00A31DE4"/>
    <w:rsid w:val="00A60CCC"/>
    <w:rsid w:val="00A6532C"/>
    <w:rsid w:val="00A65FD8"/>
    <w:rsid w:val="00A7252A"/>
    <w:rsid w:val="00A7270D"/>
    <w:rsid w:val="00A8291A"/>
    <w:rsid w:val="00A843E1"/>
    <w:rsid w:val="00A93CAA"/>
    <w:rsid w:val="00AB7DB9"/>
    <w:rsid w:val="00AC081B"/>
    <w:rsid w:val="00AC2E0D"/>
    <w:rsid w:val="00AC4D07"/>
    <w:rsid w:val="00AD736B"/>
    <w:rsid w:val="00AE130B"/>
    <w:rsid w:val="00AE2841"/>
    <w:rsid w:val="00B003E6"/>
    <w:rsid w:val="00B06444"/>
    <w:rsid w:val="00B25654"/>
    <w:rsid w:val="00B3722A"/>
    <w:rsid w:val="00B56312"/>
    <w:rsid w:val="00B62B97"/>
    <w:rsid w:val="00B654EF"/>
    <w:rsid w:val="00B73E0C"/>
    <w:rsid w:val="00B7580E"/>
    <w:rsid w:val="00B80877"/>
    <w:rsid w:val="00B919A4"/>
    <w:rsid w:val="00B9245E"/>
    <w:rsid w:val="00BA1E41"/>
    <w:rsid w:val="00BA691D"/>
    <w:rsid w:val="00BE78A9"/>
    <w:rsid w:val="00BF0C69"/>
    <w:rsid w:val="00BF4FF7"/>
    <w:rsid w:val="00BF53F9"/>
    <w:rsid w:val="00BF570E"/>
    <w:rsid w:val="00C2543D"/>
    <w:rsid w:val="00C31D2A"/>
    <w:rsid w:val="00C43D44"/>
    <w:rsid w:val="00C50230"/>
    <w:rsid w:val="00C645D2"/>
    <w:rsid w:val="00C749FC"/>
    <w:rsid w:val="00C81458"/>
    <w:rsid w:val="00C904A2"/>
    <w:rsid w:val="00C90E8B"/>
    <w:rsid w:val="00C928A3"/>
    <w:rsid w:val="00C952C6"/>
    <w:rsid w:val="00CB2150"/>
    <w:rsid w:val="00CC32B0"/>
    <w:rsid w:val="00CC7862"/>
    <w:rsid w:val="00CD768E"/>
    <w:rsid w:val="00CE0DCE"/>
    <w:rsid w:val="00CF31E4"/>
    <w:rsid w:val="00CF77EA"/>
    <w:rsid w:val="00D1169B"/>
    <w:rsid w:val="00D14293"/>
    <w:rsid w:val="00D26E19"/>
    <w:rsid w:val="00D27710"/>
    <w:rsid w:val="00D37796"/>
    <w:rsid w:val="00D438B2"/>
    <w:rsid w:val="00D441F1"/>
    <w:rsid w:val="00D5382B"/>
    <w:rsid w:val="00D7442F"/>
    <w:rsid w:val="00D91A24"/>
    <w:rsid w:val="00DA7EAE"/>
    <w:rsid w:val="00DB26AB"/>
    <w:rsid w:val="00DD17CB"/>
    <w:rsid w:val="00DD48AC"/>
    <w:rsid w:val="00DD6F43"/>
    <w:rsid w:val="00DE56FC"/>
    <w:rsid w:val="00E00957"/>
    <w:rsid w:val="00E16329"/>
    <w:rsid w:val="00E210B7"/>
    <w:rsid w:val="00E47079"/>
    <w:rsid w:val="00E75D84"/>
    <w:rsid w:val="00E76F72"/>
    <w:rsid w:val="00E9286C"/>
    <w:rsid w:val="00EC4AAA"/>
    <w:rsid w:val="00ED637B"/>
    <w:rsid w:val="00ED71F7"/>
    <w:rsid w:val="00EE6215"/>
    <w:rsid w:val="00F01480"/>
    <w:rsid w:val="00F16DF5"/>
    <w:rsid w:val="00F23FA0"/>
    <w:rsid w:val="00F2444B"/>
    <w:rsid w:val="00F26479"/>
    <w:rsid w:val="00F32971"/>
    <w:rsid w:val="00F377A4"/>
    <w:rsid w:val="00F4270F"/>
    <w:rsid w:val="00F568AF"/>
    <w:rsid w:val="00F65A8D"/>
    <w:rsid w:val="00F65B6D"/>
    <w:rsid w:val="00F673DD"/>
    <w:rsid w:val="00F71C86"/>
    <w:rsid w:val="00F72371"/>
    <w:rsid w:val="00F77C38"/>
    <w:rsid w:val="00F80107"/>
    <w:rsid w:val="00F82BDB"/>
    <w:rsid w:val="00F85C96"/>
    <w:rsid w:val="00F940E4"/>
    <w:rsid w:val="00FC504C"/>
    <w:rsid w:val="00FD1B54"/>
    <w:rsid w:val="00FE6FF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736B"/>
    <w:rPr>
      <w:rFonts w:ascii="Times New Roman" w:hAnsi="Times New Roman"/>
    </w:rPr>
  </w:style>
  <w:style w:type="paragraph" w:styleId="Heading1">
    <w:name w:val="heading 1"/>
    <w:basedOn w:val="Normal"/>
    <w:next w:val="Normal"/>
    <w:link w:val="Heading1Char"/>
    <w:uiPriority w:val="9"/>
    <w:qFormat/>
    <w:rsid w:val="00762C3B"/>
    <w:pPr>
      <w:keepNext/>
      <w:numPr>
        <w:numId w:val="26"/>
      </w:numPr>
      <w:spacing w:before="300" w:after="40"/>
      <w:ind w:left="431" w:hanging="431"/>
      <w:jc w:val="left"/>
      <w:outlineLvl w:val="0"/>
    </w:pPr>
    <w:rPr>
      <w:smallCaps/>
      <w:spacing w:val="5"/>
      <w:sz w:val="32"/>
      <w:szCs w:val="32"/>
    </w:rPr>
  </w:style>
  <w:style w:type="paragraph" w:styleId="Heading2">
    <w:name w:val="heading 2"/>
    <w:basedOn w:val="Normal"/>
    <w:next w:val="Normal"/>
    <w:link w:val="Heading2Char"/>
    <w:uiPriority w:val="9"/>
    <w:unhideWhenUsed/>
    <w:qFormat/>
    <w:rsid w:val="00F2444B"/>
    <w:pPr>
      <w:keepNext/>
      <w:numPr>
        <w:ilvl w:val="1"/>
        <w:numId w:val="26"/>
      </w:numPr>
      <w:spacing w:before="240" w:after="80"/>
      <w:ind w:left="578" w:hanging="578"/>
      <w:jc w:val="left"/>
      <w:outlineLvl w:val="1"/>
    </w:pPr>
    <w:rPr>
      <w:smallCaps/>
      <w:spacing w:val="5"/>
      <w:sz w:val="28"/>
      <w:szCs w:val="28"/>
      <w:lang w:val="en-CA"/>
    </w:rPr>
  </w:style>
  <w:style w:type="paragraph" w:styleId="Heading3">
    <w:name w:val="heading 3"/>
    <w:basedOn w:val="Normal"/>
    <w:next w:val="Normal"/>
    <w:link w:val="Heading3Char"/>
    <w:uiPriority w:val="9"/>
    <w:unhideWhenUsed/>
    <w:qFormat/>
    <w:rsid w:val="00762C3B"/>
    <w:pPr>
      <w:keepNext/>
      <w:numPr>
        <w:ilvl w:val="2"/>
        <w:numId w:val="26"/>
      </w:numPr>
      <w:spacing w:after="0"/>
      <w:jc w:val="left"/>
      <w:outlineLvl w:val="2"/>
    </w:pPr>
    <w:rPr>
      <w:smallCaps/>
      <w:spacing w:val="5"/>
      <w:sz w:val="24"/>
      <w:szCs w:val="24"/>
      <w:lang w:val="en-CA"/>
    </w:rPr>
  </w:style>
  <w:style w:type="paragraph" w:styleId="Heading4">
    <w:name w:val="heading 4"/>
    <w:basedOn w:val="Normal"/>
    <w:next w:val="Normal"/>
    <w:link w:val="Heading4Char"/>
    <w:uiPriority w:val="9"/>
    <w:semiHidden/>
    <w:unhideWhenUsed/>
    <w:qFormat/>
    <w:rsid w:val="00B06444"/>
    <w:pPr>
      <w:numPr>
        <w:ilvl w:val="3"/>
        <w:numId w:val="26"/>
      </w:num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B06444"/>
    <w:pPr>
      <w:numPr>
        <w:ilvl w:val="4"/>
        <w:numId w:val="26"/>
      </w:num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B06444"/>
    <w:pPr>
      <w:numPr>
        <w:ilvl w:val="5"/>
        <w:numId w:val="26"/>
      </w:num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B06444"/>
    <w:pPr>
      <w:numPr>
        <w:ilvl w:val="6"/>
        <w:numId w:val="26"/>
      </w:num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B06444"/>
    <w:pPr>
      <w:numPr>
        <w:ilvl w:val="7"/>
        <w:numId w:val="26"/>
      </w:num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B06444"/>
    <w:pPr>
      <w:numPr>
        <w:ilvl w:val="8"/>
        <w:numId w:val="26"/>
      </w:num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2C3B"/>
    <w:rPr>
      <w:rFonts w:ascii="Times New Roman" w:hAnsi="Times New Roman"/>
      <w:smallCaps/>
      <w:spacing w:val="5"/>
      <w:sz w:val="32"/>
      <w:szCs w:val="32"/>
    </w:rPr>
  </w:style>
  <w:style w:type="character" w:customStyle="1" w:styleId="Heading2Char">
    <w:name w:val="Heading 2 Char"/>
    <w:basedOn w:val="DefaultParagraphFont"/>
    <w:link w:val="Heading2"/>
    <w:uiPriority w:val="9"/>
    <w:rsid w:val="00F2444B"/>
    <w:rPr>
      <w:rFonts w:ascii="Times New Roman" w:hAnsi="Times New Roman"/>
      <w:smallCaps/>
      <w:spacing w:val="5"/>
      <w:sz w:val="28"/>
      <w:szCs w:val="28"/>
      <w:lang w:val="en-CA"/>
    </w:rPr>
  </w:style>
  <w:style w:type="character" w:customStyle="1" w:styleId="Heading3Char">
    <w:name w:val="Heading 3 Char"/>
    <w:basedOn w:val="DefaultParagraphFont"/>
    <w:link w:val="Heading3"/>
    <w:uiPriority w:val="9"/>
    <w:rsid w:val="00762C3B"/>
    <w:rPr>
      <w:rFonts w:ascii="Times New Roman" w:hAnsi="Times New Roman"/>
      <w:smallCaps/>
      <w:spacing w:val="5"/>
      <w:sz w:val="24"/>
      <w:szCs w:val="24"/>
      <w:lang w:val="en-CA"/>
    </w:rPr>
  </w:style>
  <w:style w:type="character" w:customStyle="1" w:styleId="Heading4Char">
    <w:name w:val="Heading 4 Char"/>
    <w:basedOn w:val="DefaultParagraphFont"/>
    <w:link w:val="Heading4"/>
    <w:uiPriority w:val="9"/>
    <w:semiHidden/>
    <w:rsid w:val="00B06444"/>
    <w:rPr>
      <w:smallCaps/>
      <w:spacing w:val="10"/>
      <w:sz w:val="22"/>
      <w:szCs w:val="22"/>
    </w:rPr>
  </w:style>
  <w:style w:type="character" w:customStyle="1" w:styleId="Heading5Char">
    <w:name w:val="Heading 5 Char"/>
    <w:basedOn w:val="DefaultParagraphFont"/>
    <w:link w:val="Heading5"/>
    <w:uiPriority w:val="9"/>
    <w:semiHidden/>
    <w:rsid w:val="00B06444"/>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B06444"/>
    <w:rPr>
      <w:smallCaps/>
      <w:color w:val="ED7D31" w:themeColor="accent2"/>
      <w:spacing w:val="5"/>
      <w:sz w:val="22"/>
    </w:rPr>
  </w:style>
  <w:style w:type="character" w:customStyle="1" w:styleId="Heading7Char">
    <w:name w:val="Heading 7 Char"/>
    <w:basedOn w:val="DefaultParagraphFont"/>
    <w:link w:val="Heading7"/>
    <w:uiPriority w:val="9"/>
    <w:semiHidden/>
    <w:rsid w:val="00B06444"/>
    <w:rPr>
      <w:b/>
      <w:smallCaps/>
      <w:color w:val="ED7D31" w:themeColor="accent2"/>
      <w:spacing w:val="10"/>
    </w:rPr>
  </w:style>
  <w:style w:type="character" w:customStyle="1" w:styleId="Heading8Char">
    <w:name w:val="Heading 8 Char"/>
    <w:basedOn w:val="DefaultParagraphFont"/>
    <w:link w:val="Heading8"/>
    <w:uiPriority w:val="9"/>
    <w:semiHidden/>
    <w:rsid w:val="00B06444"/>
    <w:rPr>
      <w:b/>
      <w:i/>
      <w:smallCaps/>
      <w:color w:val="C45911" w:themeColor="accent2" w:themeShade="BF"/>
    </w:rPr>
  </w:style>
  <w:style w:type="character" w:customStyle="1" w:styleId="Heading9Char">
    <w:name w:val="Heading 9 Char"/>
    <w:basedOn w:val="DefaultParagraphFont"/>
    <w:link w:val="Heading9"/>
    <w:uiPriority w:val="9"/>
    <w:semiHidden/>
    <w:rsid w:val="00B06444"/>
    <w:rPr>
      <w:b/>
      <w:i/>
      <w:smallCaps/>
      <w:color w:val="823B0B" w:themeColor="accent2" w:themeShade="7F"/>
    </w:rPr>
  </w:style>
  <w:style w:type="paragraph" w:styleId="Caption">
    <w:name w:val="caption"/>
    <w:basedOn w:val="Normal"/>
    <w:next w:val="Normal"/>
    <w:uiPriority w:val="35"/>
    <w:unhideWhenUsed/>
    <w:qFormat/>
    <w:rsid w:val="00B06444"/>
    <w:rPr>
      <w:b/>
      <w:bCs/>
      <w:caps/>
      <w:sz w:val="16"/>
      <w:szCs w:val="18"/>
    </w:rPr>
  </w:style>
  <w:style w:type="paragraph" w:styleId="Title">
    <w:name w:val="Title"/>
    <w:basedOn w:val="Normal"/>
    <w:next w:val="Normal"/>
    <w:link w:val="TitleChar"/>
    <w:uiPriority w:val="10"/>
    <w:qFormat/>
    <w:rsid w:val="00762C3B"/>
    <w:pPr>
      <w:pBdr>
        <w:top w:val="single" w:sz="12" w:space="1" w:color="ED7D31" w:themeColor="accent2"/>
      </w:pBdr>
      <w:spacing w:line="240" w:lineRule="auto"/>
      <w:jc w:val="left"/>
    </w:pPr>
    <w:rPr>
      <w:smallCaps/>
      <w:sz w:val="48"/>
      <w:szCs w:val="48"/>
      <w:lang w:val="en-CA"/>
    </w:rPr>
  </w:style>
  <w:style w:type="character" w:customStyle="1" w:styleId="TitleChar">
    <w:name w:val="Title Char"/>
    <w:basedOn w:val="DefaultParagraphFont"/>
    <w:link w:val="Title"/>
    <w:uiPriority w:val="10"/>
    <w:rsid w:val="00762C3B"/>
    <w:rPr>
      <w:rFonts w:ascii="Times New Roman" w:hAnsi="Times New Roman"/>
      <w:smallCaps/>
      <w:sz w:val="48"/>
      <w:szCs w:val="48"/>
      <w:lang w:val="en-CA"/>
    </w:rPr>
  </w:style>
  <w:style w:type="paragraph" w:styleId="Subtitle">
    <w:name w:val="Subtitle"/>
    <w:basedOn w:val="Normal"/>
    <w:next w:val="Normal"/>
    <w:link w:val="SubtitleChar"/>
    <w:uiPriority w:val="11"/>
    <w:qFormat/>
    <w:rsid w:val="00B06444"/>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B06444"/>
    <w:rPr>
      <w:rFonts w:asciiTheme="majorHAnsi" w:eastAsiaTheme="majorEastAsia" w:hAnsiTheme="majorHAnsi" w:cstheme="majorBidi"/>
      <w:szCs w:val="22"/>
    </w:rPr>
  </w:style>
  <w:style w:type="character" w:styleId="Strong">
    <w:name w:val="Strong"/>
    <w:uiPriority w:val="22"/>
    <w:qFormat/>
    <w:rsid w:val="00B06444"/>
    <w:rPr>
      <w:b/>
      <w:color w:val="ED7D31" w:themeColor="accent2"/>
    </w:rPr>
  </w:style>
  <w:style w:type="character" w:styleId="Emphasis">
    <w:name w:val="Emphasis"/>
    <w:uiPriority w:val="20"/>
    <w:qFormat/>
    <w:rsid w:val="00B06444"/>
    <w:rPr>
      <w:b/>
      <w:i/>
      <w:spacing w:val="10"/>
    </w:rPr>
  </w:style>
  <w:style w:type="paragraph" w:styleId="NoSpacing">
    <w:name w:val="No Spacing"/>
    <w:basedOn w:val="Normal"/>
    <w:link w:val="NoSpacingChar"/>
    <w:uiPriority w:val="1"/>
    <w:qFormat/>
    <w:rsid w:val="00B06444"/>
    <w:pPr>
      <w:spacing w:after="0" w:line="240" w:lineRule="auto"/>
    </w:pPr>
  </w:style>
  <w:style w:type="character" w:customStyle="1" w:styleId="NoSpacingChar">
    <w:name w:val="No Spacing Char"/>
    <w:basedOn w:val="DefaultParagraphFont"/>
    <w:link w:val="NoSpacing"/>
    <w:uiPriority w:val="1"/>
    <w:rsid w:val="00B06444"/>
  </w:style>
  <w:style w:type="paragraph" w:styleId="ListParagraph">
    <w:name w:val="List Paragraph"/>
    <w:basedOn w:val="Normal"/>
    <w:uiPriority w:val="34"/>
    <w:qFormat/>
    <w:rsid w:val="00B06444"/>
    <w:pPr>
      <w:ind w:left="720"/>
      <w:contextualSpacing/>
    </w:pPr>
  </w:style>
  <w:style w:type="paragraph" w:styleId="Quote">
    <w:name w:val="Quote"/>
    <w:basedOn w:val="Normal"/>
    <w:next w:val="Normal"/>
    <w:link w:val="QuoteChar"/>
    <w:uiPriority w:val="29"/>
    <w:qFormat/>
    <w:rsid w:val="00B06444"/>
    <w:rPr>
      <w:i/>
    </w:rPr>
  </w:style>
  <w:style w:type="character" w:customStyle="1" w:styleId="QuoteChar">
    <w:name w:val="Quote Char"/>
    <w:basedOn w:val="DefaultParagraphFont"/>
    <w:link w:val="Quote"/>
    <w:uiPriority w:val="29"/>
    <w:rsid w:val="00B06444"/>
    <w:rPr>
      <w:i/>
    </w:rPr>
  </w:style>
  <w:style w:type="paragraph" w:styleId="IntenseQuote">
    <w:name w:val="Intense Quote"/>
    <w:basedOn w:val="Normal"/>
    <w:next w:val="Normal"/>
    <w:link w:val="IntenseQuoteChar"/>
    <w:uiPriority w:val="30"/>
    <w:qFormat/>
    <w:rsid w:val="00B06444"/>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B06444"/>
    <w:rPr>
      <w:b/>
      <w:i/>
      <w:color w:val="FFFFFF" w:themeColor="background1"/>
      <w:shd w:val="clear" w:color="auto" w:fill="ED7D31" w:themeFill="accent2"/>
    </w:rPr>
  </w:style>
  <w:style w:type="character" w:styleId="SubtleEmphasis">
    <w:name w:val="Subtle Emphasis"/>
    <w:uiPriority w:val="19"/>
    <w:qFormat/>
    <w:rsid w:val="00B06444"/>
    <w:rPr>
      <w:i/>
    </w:rPr>
  </w:style>
  <w:style w:type="character" w:styleId="IntenseEmphasis">
    <w:name w:val="Intense Emphasis"/>
    <w:uiPriority w:val="21"/>
    <w:qFormat/>
    <w:rsid w:val="00B06444"/>
    <w:rPr>
      <w:b/>
      <w:i/>
      <w:color w:val="ED7D31" w:themeColor="accent2"/>
      <w:spacing w:val="10"/>
    </w:rPr>
  </w:style>
  <w:style w:type="character" w:styleId="SubtleReference">
    <w:name w:val="Subtle Reference"/>
    <w:uiPriority w:val="31"/>
    <w:qFormat/>
    <w:rsid w:val="00B06444"/>
    <w:rPr>
      <w:b/>
    </w:rPr>
  </w:style>
  <w:style w:type="character" w:styleId="IntenseReference">
    <w:name w:val="Intense Reference"/>
    <w:uiPriority w:val="32"/>
    <w:qFormat/>
    <w:rsid w:val="00B06444"/>
    <w:rPr>
      <w:b/>
      <w:bCs/>
      <w:smallCaps/>
      <w:spacing w:val="5"/>
      <w:sz w:val="22"/>
      <w:szCs w:val="22"/>
      <w:u w:val="single"/>
    </w:rPr>
  </w:style>
  <w:style w:type="character" w:styleId="BookTitle">
    <w:name w:val="Book Title"/>
    <w:uiPriority w:val="33"/>
    <w:qFormat/>
    <w:rsid w:val="00B06444"/>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B06444"/>
    <w:pPr>
      <w:outlineLvl w:val="9"/>
    </w:pPr>
  </w:style>
  <w:style w:type="paragraph" w:customStyle="1" w:styleId="PersonalName">
    <w:name w:val="Personal Name"/>
    <w:basedOn w:val="Title"/>
    <w:rsid w:val="00002D44"/>
    <w:rPr>
      <w:b/>
      <w:caps/>
      <w:color w:val="000000"/>
      <w:sz w:val="28"/>
      <w:szCs w:val="28"/>
    </w:rPr>
  </w:style>
  <w:style w:type="character" w:styleId="Hyperlink">
    <w:name w:val="Hyperlink"/>
    <w:basedOn w:val="DefaultParagraphFont"/>
    <w:uiPriority w:val="99"/>
    <w:unhideWhenUsed/>
    <w:rsid w:val="00172180"/>
    <w:rPr>
      <w:color w:val="0563C1" w:themeColor="hyperlink"/>
      <w:u w:val="single"/>
    </w:rPr>
  </w:style>
  <w:style w:type="character" w:styleId="FollowedHyperlink">
    <w:name w:val="FollowedHyperlink"/>
    <w:basedOn w:val="DefaultParagraphFont"/>
    <w:uiPriority w:val="99"/>
    <w:semiHidden/>
    <w:unhideWhenUsed/>
    <w:rsid w:val="00FC504C"/>
    <w:rPr>
      <w:color w:val="954F72" w:themeColor="followedHyperlink"/>
      <w:u w:val="single"/>
    </w:rPr>
  </w:style>
  <w:style w:type="character" w:styleId="CommentReference">
    <w:name w:val="annotation reference"/>
    <w:basedOn w:val="DefaultParagraphFont"/>
    <w:uiPriority w:val="99"/>
    <w:semiHidden/>
    <w:unhideWhenUsed/>
    <w:qFormat/>
    <w:rsid w:val="00D438B2"/>
    <w:rPr>
      <w:sz w:val="16"/>
      <w:szCs w:val="16"/>
    </w:rPr>
  </w:style>
  <w:style w:type="paragraph" w:styleId="CommentText">
    <w:name w:val="annotation text"/>
    <w:basedOn w:val="Normal"/>
    <w:link w:val="CommentTextChar"/>
    <w:uiPriority w:val="99"/>
    <w:semiHidden/>
    <w:unhideWhenUsed/>
    <w:qFormat/>
    <w:rsid w:val="00D438B2"/>
    <w:pPr>
      <w:spacing w:line="240" w:lineRule="auto"/>
    </w:pPr>
  </w:style>
  <w:style w:type="character" w:customStyle="1" w:styleId="CommentTextChar">
    <w:name w:val="Comment Text Char"/>
    <w:basedOn w:val="DefaultParagraphFont"/>
    <w:link w:val="CommentText"/>
    <w:uiPriority w:val="99"/>
    <w:semiHidden/>
    <w:qFormat/>
    <w:rsid w:val="00D438B2"/>
  </w:style>
  <w:style w:type="paragraph" w:styleId="CommentSubject">
    <w:name w:val="annotation subject"/>
    <w:basedOn w:val="CommentText"/>
    <w:next w:val="CommentText"/>
    <w:link w:val="CommentSubjectChar"/>
    <w:uiPriority w:val="99"/>
    <w:semiHidden/>
    <w:unhideWhenUsed/>
    <w:rsid w:val="00D438B2"/>
    <w:rPr>
      <w:b/>
      <w:bCs/>
    </w:rPr>
  </w:style>
  <w:style w:type="character" w:customStyle="1" w:styleId="CommentSubjectChar">
    <w:name w:val="Comment Subject Char"/>
    <w:basedOn w:val="CommentTextChar"/>
    <w:link w:val="CommentSubject"/>
    <w:uiPriority w:val="99"/>
    <w:semiHidden/>
    <w:rsid w:val="00D438B2"/>
    <w:rPr>
      <w:b/>
      <w:bCs/>
    </w:rPr>
  </w:style>
  <w:style w:type="paragraph" w:styleId="BalloonText">
    <w:name w:val="Balloon Text"/>
    <w:basedOn w:val="Normal"/>
    <w:link w:val="BalloonTextChar"/>
    <w:uiPriority w:val="99"/>
    <w:semiHidden/>
    <w:unhideWhenUsed/>
    <w:rsid w:val="00D438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38B2"/>
    <w:rPr>
      <w:rFonts w:ascii="Segoe UI" w:hAnsi="Segoe UI" w:cs="Segoe UI"/>
      <w:sz w:val="18"/>
      <w:szCs w:val="18"/>
    </w:rPr>
  </w:style>
  <w:style w:type="paragraph" w:styleId="NormalWeb">
    <w:name w:val="Normal (Web)"/>
    <w:basedOn w:val="Normal"/>
    <w:uiPriority w:val="99"/>
    <w:unhideWhenUsed/>
    <w:rsid w:val="005D78AE"/>
    <w:pPr>
      <w:spacing w:before="100" w:beforeAutospacing="1" w:after="100" w:afterAutospacing="1" w:line="240" w:lineRule="auto"/>
      <w:jc w:val="left"/>
    </w:pPr>
    <w:rPr>
      <w:rFonts w:eastAsia="Times New Roman" w:cs="Times New Roman"/>
      <w:sz w:val="24"/>
      <w:szCs w:val="24"/>
      <w:lang w:val="sv-SE" w:eastAsia="sv-SE"/>
    </w:rPr>
  </w:style>
  <w:style w:type="table" w:styleId="TableGrid">
    <w:name w:val="Table Grid"/>
    <w:basedOn w:val="TableNormal"/>
    <w:uiPriority w:val="39"/>
    <w:rsid w:val="00B919A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919A4"/>
  </w:style>
  <w:style w:type="paragraph" w:customStyle="1" w:styleId="Default">
    <w:name w:val="Default"/>
    <w:rsid w:val="00E75D84"/>
    <w:pPr>
      <w:autoSpaceDE w:val="0"/>
      <w:autoSpaceDN w:val="0"/>
      <w:adjustRightInd w:val="0"/>
      <w:spacing w:after="0" w:line="240" w:lineRule="auto"/>
      <w:jc w:val="left"/>
    </w:pPr>
    <w:rPr>
      <w:rFonts w:ascii="Arial" w:eastAsiaTheme="minorHAnsi" w:hAnsi="Arial" w:cs="Arial"/>
      <w:color w:val="000000"/>
      <w:sz w:val="24"/>
      <w:szCs w:val="24"/>
    </w:rPr>
  </w:style>
</w:styles>
</file>

<file path=word/webSettings.xml><?xml version="1.0" encoding="utf-8"?>
<w:webSettings xmlns:r="http://schemas.openxmlformats.org/officeDocument/2006/relationships" xmlns:w="http://schemas.openxmlformats.org/wordprocessingml/2006/main">
  <w:divs>
    <w:div w:id="84421501">
      <w:bodyDiv w:val="1"/>
      <w:marLeft w:val="0"/>
      <w:marRight w:val="0"/>
      <w:marTop w:val="0"/>
      <w:marBottom w:val="0"/>
      <w:divBdr>
        <w:top w:val="none" w:sz="0" w:space="0" w:color="auto"/>
        <w:left w:val="none" w:sz="0" w:space="0" w:color="auto"/>
        <w:bottom w:val="none" w:sz="0" w:space="0" w:color="auto"/>
        <w:right w:val="none" w:sz="0" w:space="0" w:color="auto"/>
      </w:divBdr>
    </w:div>
    <w:div w:id="245649402">
      <w:bodyDiv w:val="1"/>
      <w:marLeft w:val="0"/>
      <w:marRight w:val="0"/>
      <w:marTop w:val="0"/>
      <w:marBottom w:val="0"/>
      <w:divBdr>
        <w:top w:val="none" w:sz="0" w:space="0" w:color="auto"/>
        <w:left w:val="none" w:sz="0" w:space="0" w:color="auto"/>
        <w:bottom w:val="none" w:sz="0" w:space="0" w:color="auto"/>
        <w:right w:val="none" w:sz="0" w:space="0" w:color="auto"/>
      </w:divBdr>
    </w:div>
    <w:div w:id="300233966">
      <w:bodyDiv w:val="1"/>
      <w:marLeft w:val="0"/>
      <w:marRight w:val="0"/>
      <w:marTop w:val="0"/>
      <w:marBottom w:val="0"/>
      <w:divBdr>
        <w:top w:val="none" w:sz="0" w:space="0" w:color="auto"/>
        <w:left w:val="none" w:sz="0" w:space="0" w:color="auto"/>
        <w:bottom w:val="none" w:sz="0" w:space="0" w:color="auto"/>
        <w:right w:val="none" w:sz="0" w:space="0" w:color="auto"/>
      </w:divBdr>
    </w:div>
    <w:div w:id="606042054">
      <w:bodyDiv w:val="1"/>
      <w:marLeft w:val="0"/>
      <w:marRight w:val="0"/>
      <w:marTop w:val="0"/>
      <w:marBottom w:val="0"/>
      <w:divBdr>
        <w:top w:val="none" w:sz="0" w:space="0" w:color="auto"/>
        <w:left w:val="none" w:sz="0" w:space="0" w:color="auto"/>
        <w:bottom w:val="none" w:sz="0" w:space="0" w:color="auto"/>
        <w:right w:val="none" w:sz="0" w:space="0" w:color="auto"/>
      </w:divBdr>
    </w:div>
    <w:div w:id="1097671272">
      <w:bodyDiv w:val="1"/>
      <w:marLeft w:val="0"/>
      <w:marRight w:val="0"/>
      <w:marTop w:val="0"/>
      <w:marBottom w:val="0"/>
      <w:divBdr>
        <w:top w:val="none" w:sz="0" w:space="0" w:color="auto"/>
        <w:left w:val="none" w:sz="0" w:space="0" w:color="auto"/>
        <w:bottom w:val="none" w:sz="0" w:space="0" w:color="auto"/>
        <w:right w:val="none" w:sz="0" w:space="0" w:color="auto"/>
      </w:divBdr>
    </w:div>
    <w:div w:id="1279068267">
      <w:bodyDiv w:val="1"/>
      <w:marLeft w:val="0"/>
      <w:marRight w:val="0"/>
      <w:marTop w:val="0"/>
      <w:marBottom w:val="0"/>
      <w:divBdr>
        <w:top w:val="none" w:sz="0" w:space="0" w:color="auto"/>
        <w:left w:val="none" w:sz="0" w:space="0" w:color="auto"/>
        <w:bottom w:val="none" w:sz="0" w:space="0" w:color="auto"/>
        <w:right w:val="none" w:sz="0" w:space="0" w:color="auto"/>
      </w:divBdr>
    </w:div>
    <w:div w:id="14894026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045FD-9D9E-4B86-AEEF-40B0ECD1C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1360</Words>
  <Characters>121755</Characters>
  <Application>Microsoft Office Word</Application>
  <DocSecurity>4</DocSecurity>
  <Lines>1014</Lines>
  <Paragraphs>28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FOI</Company>
  <LinksUpToDate>false</LinksUpToDate>
  <CharactersWithSpaces>1428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e.matthew.kellett site.matthew.kellett</dc:creator>
  <cp:lastModifiedBy>MORS</cp:lastModifiedBy>
  <cp:revision>2</cp:revision>
  <dcterms:created xsi:type="dcterms:W3CDTF">2018-01-30T06:34:00Z</dcterms:created>
  <dcterms:modified xsi:type="dcterms:W3CDTF">2018-01-30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elsevier-harvard2</vt:lpwstr>
  </property>
  <property fmtid="{D5CDD505-2E9C-101B-9397-08002B2CF9AE}" pid="11" name="Mendeley Recent Style Name 4_1">
    <vt:lpwstr>Elsevier Harvard 2</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o690-numeric-brackets-cs</vt:lpwstr>
  </property>
  <property fmtid="{D5CDD505-2E9C-101B-9397-08002B2CF9AE}" pid="15" name="Mendeley Recent Style Name 6_1">
    <vt:lpwstr>ISO-690 (numeric, brackets, Czech)</vt:lpwstr>
  </property>
  <property fmtid="{D5CDD505-2E9C-101B-9397-08002B2CF9AE}" pid="16" name="Mendeley Recent Style Id 7_1">
    <vt:lpwstr>http://www.zotero.org/styles/springer-basic-brackets</vt:lpwstr>
  </property>
  <property fmtid="{D5CDD505-2E9C-101B-9397-08002B2CF9AE}" pid="17" name="Mendeley Recent Style Name 7_1">
    <vt:lpwstr>Springer Basic (numeric, brackets)</vt:lpwstr>
  </property>
  <property fmtid="{D5CDD505-2E9C-101B-9397-08002B2CF9AE}" pid="18" name="Mendeley Recent Style Id 8_1">
    <vt:lpwstr>http://www.zotero.org/styles/springer-lecture-notes-in-computer-science</vt:lpwstr>
  </property>
  <property fmtid="{D5CDD505-2E9C-101B-9397-08002B2CF9AE}" pid="19" name="Mendeley Recent Style Name 8_1">
    <vt:lpwstr>Springer Lecture Notes in Computer Science</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8cd8551f-28ab-3842-ba84-4983c38f37ce</vt:lpwstr>
  </property>
  <property fmtid="{D5CDD505-2E9C-101B-9397-08002B2CF9AE}" pid="24" name="Mendeley Citation Style_1">
    <vt:lpwstr>http://www.zotero.org/styles/elsevier-harvard2</vt:lpwstr>
  </property>
</Properties>
</file>